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7C79AF" w14:textId="004C3F90" w:rsidR="008A3609" w:rsidRDefault="008A3609" w:rsidP="008A3609">
      <w:pPr>
        <w:pStyle w:val="Title"/>
      </w:pPr>
      <w:r>
        <w:t>Exploring m</w:t>
      </w:r>
      <w:r w:rsidRPr="006A4B61">
        <w:t>issing proteins</w:t>
      </w:r>
      <w:r>
        <w:t xml:space="preserve"> expression</w:t>
      </w:r>
      <w:r w:rsidRPr="006A4B61">
        <w:t xml:space="preserve"> </w:t>
      </w:r>
      <w:r>
        <w:t xml:space="preserve">in gastric </w:t>
      </w:r>
      <w:commentRangeStart w:id="0"/>
      <w:r>
        <w:t>cancers</w:t>
      </w:r>
      <w:commentRangeEnd w:id="0"/>
      <w:r w:rsidR="00332B90">
        <w:rPr>
          <w:rStyle w:val="CommentReference"/>
          <w:rFonts w:asciiTheme="minorHAnsi" w:eastAsiaTheme="minorEastAsia" w:hAnsiTheme="minorHAnsi" w:cstheme="minorBidi"/>
          <w:spacing w:val="0"/>
          <w:kern w:val="0"/>
        </w:rPr>
        <w:commentReference w:id="0"/>
      </w:r>
      <w:r>
        <w:t xml:space="preserve"> </w:t>
      </w:r>
      <w:del w:id="1" w:author="Irajizad,Ehsan" w:date="2022-11-16T12:42:00Z">
        <w:r w:rsidDel="00332B90">
          <w:delText>and their</w:delText>
        </w:r>
        <w:r w:rsidRPr="006A4B61" w:rsidDel="00332B90">
          <w:delText xml:space="preserve"> potential </w:delText>
        </w:r>
        <w:r w:rsidDel="00332B90">
          <w:delText xml:space="preserve">as </w:delText>
        </w:r>
        <w:r w:rsidRPr="006A4B61" w:rsidDel="00332B90">
          <w:delText>biomark</w:delText>
        </w:r>
        <w:r w:rsidDel="00332B90">
          <w:delText>er</w:delText>
        </w:r>
        <w:r w:rsidRPr="006A4B61" w:rsidDel="00332B90">
          <w:delText>s</w:delText>
        </w:r>
      </w:del>
    </w:p>
    <w:p w14:paraId="73552DE0" w14:textId="77777777" w:rsidR="008A3609" w:rsidRDefault="008A3609" w:rsidP="008A3609"/>
    <w:p w14:paraId="25CDDB85" w14:textId="5E009EE7" w:rsidR="008A3609" w:rsidRDefault="008A3609" w:rsidP="008A3609">
      <w:r>
        <w:t>Chunhui Gu</w:t>
      </w:r>
      <w:r w:rsidRPr="00DA0FD0">
        <w:rPr>
          <w:vertAlign w:val="superscript"/>
        </w:rPr>
        <w:t>1</w:t>
      </w:r>
      <w:r>
        <w:rPr>
          <w:vertAlign w:val="superscript"/>
        </w:rPr>
        <w:t>, 2</w:t>
      </w:r>
      <w:r>
        <w:t>, Irajizad Ehsan</w:t>
      </w:r>
      <w:r w:rsidRPr="00DA0FD0">
        <w:rPr>
          <w:vertAlign w:val="superscript"/>
        </w:rPr>
        <w:t>1</w:t>
      </w:r>
      <w:r>
        <w:rPr>
          <w:vertAlign w:val="superscript"/>
        </w:rPr>
        <w:t>, 2</w:t>
      </w:r>
      <w:r>
        <w:t>, Yining Cai</w:t>
      </w:r>
      <w:r>
        <w:rPr>
          <w:vertAlign w:val="superscript"/>
        </w:rPr>
        <w:t>2</w:t>
      </w:r>
      <w:r>
        <w:t xml:space="preserve">, </w:t>
      </w:r>
      <w:r w:rsidRPr="00C230A8">
        <w:t>Fu-Chung Hsiao</w:t>
      </w:r>
      <w:r>
        <w:rPr>
          <w:vertAlign w:val="superscript"/>
        </w:rPr>
        <w:t>2</w:t>
      </w:r>
      <w:r>
        <w:t xml:space="preserve">, </w:t>
      </w:r>
      <w:ins w:id="2" w:author="Irajizad,Ehsan" w:date="2022-11-16T12:43:00Z">
        <w:r w:rsidR="00332B90">
          <w:t>Jennifer Den</w:t>
        </w:r>
      </w:ins>
      <w:ins w:id="3" w:author="Irajizad,Ehsan" w:date="2022-11-16T12:44:00Z">
        <w:r w:rsidR="00332B90">
          <w:t>n</w:t>
        </w:r>
      </w:ins>
      <w:ins w:id="4" w:author="Irajizad,Ehsan" w:date="2022-11-16T12:43:00Z">
        <w:r w:rsidR="00332B90">
          <w:t>ison</w:t>
        </w:r>
        <w:r w:rsidR="00332B90" w:rsidRPr="00332B90">
          <w:rPr>
            <w:vertAlign w:val="superscript"/>
            <w:rPrChange w:id="5" w:author="Irajizad,Ehsan" w:date="2022-11-16T12:43:00Z">
              <w:rPr/>
            </w:rPrChange>
          </w:rPr>
          <w:t>2</w:t>
        </w:r>
        <w:r w:rsidR="00332B90">
          <w:t>,</w:t>
        </w:r>
      </w:ins>
      <w:ins w:id="6" w:author="Irajizad,Ehsan" w:date="2022-11-16T12:44:00Z">
        <w:r w:rsidR="00332B90">
          <w:t xml:space="preserve"> </w:t>
        </w:r>
      </w:ins>
      <w:ins w:id="7" w:author="Irajizad,Ehsan" w:date="2022-11-16T12:43:00Z">
        <w:r w:rsidR="00332B90">
          <w:t>Jody Vykoukal</w:t>
        </w:r>
        <w:r w:rsidR="00332B90" w:rsidRPr="00332B90">
          <w:rPr>
            <w:vertAlign w:val="superscript"/>
            <w:rPrChange w:id="8" w:author="Irajizad,Ehsan" w:date="2022-11-16T12:43:00Z">
              <w:rPr/>
            </w:rPrChange>
          </w:rPr>
          <w:t>2</w:t>
        </w:r>
        <w:r w:rsidR="00332B90">
          <w:t>,</w:t>
        </w:r>
      </w:ins>
      <w:ins w:id="9" w:author="Irajizad,Ehsan" w:date="2022-11-16T12:44:00Z">
        <w:r w:rsidR="00332B90">
          <w:t xml:space="preserve"> </w:t>
        </w:r>
      </w:ins>
      <w:ins w:id="10" w:author="Irajizad,Ehsan" w:date="2022-11-16T12:43:00Z">
        <w:r w:rsidR="00332B90">
          <w:t>Hiro Katayama</w:t>
        </w:r>
        <w:r w:rsidR="00332B90" w:rsidRPr="00332B90">
          <w:rPr>
            <w:vertAlign w:val="superscript"/>
            <w:rPrChange w:id="11" w:author="Irajizad,Ehsan" w:date="2022-11-16T12:43:00Z">
              <w:rPr/>
            </w:rPrChange>
          </w:rPr>
          <w:t>2</w:t>
        </w:r>
        <w:r w:rsidR="00332B90">
          <w:t>, Johannes Farhmann</w:t>
        </w:r>
        <w:r w:rsidR="00332B90" w:rsidRPr="00332B90">
          <w:rPr>
            <w:vertAlign w:val="superscript"/>
            <w:rPrChange w:id="12" w:author="Irajizad,Ehsan" w:date="2022-11-16T12:43:00Z">
              <w:rPr/>
            </w:rPrChange>
          </w:rPr>
          <w:t>2</w:t>
        </w:r>
        <w:r w:rsidR="00332B90">
          <w:t xml:space="preserve">, </w:t>
        </w:r>
      </w:ins>
      <w:ins w:id="13" w:author="Irajizad,Ehsan" w:date="2022-11-16T12:47:00Z">
        <w:r w:rsidR="00332B90">
          <w:t>Kim-Anh Do</w:t>
        </w:r>
        <w:r w:rsidR="008B6B8A" w:rsidRPr="008B6B8A">
          <w:rPr>
            <w:vertAlign w:val="superscript"/>
            <w:rPrChange w:id="14" w:author="Irajizad,Ehsan" w:date="2022-11-16T12:47:00Z">
              <w:rPr/>
            </w:rPrChange>
          </w:rPr>
          <w:t>1</w:t>
        </w:r>
        <w:r w:rsidR="00332B90">
          <w:t xml:space="preserve">, </w:t>
        </w:r>
      </w:ins>
      <w:r>
        <w:t>Samir Hanash</w:t>
      </w:r>
      <w:r>
        <w:rPr>
          <w:vertAlign w:val="superscript"/>
        </w:rPr>
        <w:t>2</w:t>
      </w:r>
      <w:r>
        <w:t>*</w:t>
      </w:r>
    </w:p>
    <w:p w14:paraId="656B3B94" w14:textId="77777777" w:rsidR="008A3609" w:rsidRDefault="008A3609" w:rsidP="008A3609">
      <w:r>
        <w:t>1. The University of Texas MD Anderson Cancer Center, Department of Biostatistics</w:t>
      </w:r>
    </w:p>
    <w:p w14:paraId="5DD99ACB" w14:textId="77777777" w:rsidR="008A3609" w:rsidRDefault="008A3609" w:rsidP="008A3609">
      <w:r>
        <w:t>2. The University of Texas MD Anderson Cancer Center, Department of Clinical Cancer Prevention</w:t>
      </w:r>
    </w:p>
    <w:p w14:paraId="00144B85" w14:textId="77777777" w:rsidR="008A3609" w:rsidRPr="000921E6" w:rsidRDefault="008A3609" w:rsidP="008A3609"/>
    <w:p w14:paraId="25A1E4C4" w14:textId="77777777" w:rsidR="008A3609" w:rsidRDefault="008A3609" w:rsidP="008A3609"/>
    <w:p w14:paraId="4ED1F691" w14:textId="77777777" w:rsidR="008A3609" w:rsidRDefault="008A3609" w:rsidP="008A3609">
      <w:pPr>
        <w:pStyle w:val="Heading1"/>
      </w:pPr>
      <w:r>
        <w:t>Abstract</w:t>
      </w:r>
    </w:p>
    <w:p w14:paraId="67ECE51A" w14:textId="77777777" w:rsidR="008A3609" w:rsidRPr="008E1D44" w:rsidRDefault="008A3609" w:rsidP="008A3609">
      <w:pPr>
        <w:rPr>
          <w:b/>
          <w:bCs/>
        </w:rPr>
      </w:pPr>
      <w:r w:rsidRPr="008E1D44">
        <w:rPr>
          <w:b/>
          <w:bCs/>
        </w:rPr>
        <w:t>Background</w:t>
      </w:r>
    </w:p>
    <w:p w14:paraId="061DFAC7" w14:textId="6EDF337F" w:rsidR="008A3609" w:rsidRPr="005B122E" w:rsidRDefault="008A3609" w:rsidP="008A3609">
      <w:r>
        <w:t xml:space="preserve">“Missing proteins (MPs)” are proteins lacking sufficient supporting evidence from mass spectrometry or other direct protein methods </w:t>
      </w:r>
      <w:r>
        <w:fldChar w:fldCharType="begin"/>
      </w:r>
      <w:r w:rsidR="00320E9A">
        <w:instrText xml:space="preserve"> ADDIN EN.CITE &lt;EndNote&gt;&lt;Cite&gt;&lt;Author&gt;Baker&lt;/Author&gt;&lt;Year&gt;2017&lt;/Year&gt;&lt;RecNum&gt;1351&lt;/RecNum&gt;&lt;DisplayText&gt;[1]&lt;/DisplayText&gt;&lt;record&gt;&lt;rec-number&gt;1351&lt;/rec-number&gt;&lt;foreign-keys&gt;&lt;key app="EN" db-id="r0xazew0qp2esdewpdxpztaasdtvtvds0sw2" timestamp="1668547069"&gt;1351&lt;/key&gt;&lt;/foreign-keys&gt;&lt;ref-type name="Journal Article"&gt;17&lt;/ref-type&gt;&lt;contributors&gt;&lt;authors&gt;&lt;author&gt;Baker, Mark S.&lt;/author&gt;&lt;author&gt;Ahn, Seong Beom&lt;/author&gt;&lt;author&gt;Mohamedali, Abidali&lt;/author&gt;&lt;author&gt;Islam, Mohammad T.&lt;/author&gt;&lt;author&gt;Cantor, David&lt;/author&gt;&lt;author&gt;Verhaert, Peter D.&lt;/author&gt;&lt;author&gt;Fanayan, Susan&lt;/author&gt;&lt;author&gt;Sharma, Samridhi&lt;/author&gt;&lt;author&gt;Nice, Edouard C.&lt;/author&gt;&lt;author&gt;Connor, Mark&lt;/author&gt;&lt;author&gt;Ranganathan, Shoba&lt;/author&gt;&lt;/authors&gt;&lt;/contributors&gt;&lt;titles&gt;&lt;title&gt;Accelerating the search for the missing proteins in the human proteome&lt;/title&gt;&lt;secondary-title&gt;Nature Communications&lt;/secondary-title&gt;&lt;/titles&gt;&lt;periodical&gt;&lt;full-title&gt;Nature Communications&lt;/full-title&gt;&lt;/periodical&gt;&lt;pages&gt;14271&lt;/pages&gt;&lt;volume&gt;8&lt;/volume&gt;&lt;number&gt;1&lt;/number&gt;&lt;dates&gt;&lt;year&gt;2017&lt;/year&gt;&lt;/dates&gt;&lt;publisher&gt;Springer Science and Business Media LLC&lt;/publisher&gt;&lt;isbn&gt;2041-1723&lt;/isbn&gt;&lt;urls&gt;&lt;related-urls&gt;&lt;url&gt;https://dx.doi.org/10.1038/ncomms14271&lt;/url&gt;&lt;/related-urls&gt;&lt;/urls&gt;&lt;electronic-resource-num&gt;10.1038/ncomms14271&lt;/electronic-resource-num&gt;&lt;/record&gt;&lt;/Cite&gt;&lt;/EndNote&gt;</w:instrText>
      </w:r>
      <w:r>
        <w:fldChar w:fldCharType="separate"/>
      </w:r>
      <w:r w:rsidR="00320E9A">
        <w:rPr>
          <w:noProof/>
        </w:rPr>
        <w:t>[1]</w:t>
      </w:r>
      <w:r>
        <w:fldChar w:fldCharType="end"/>
      </w:r>
      <w:r>
        <w:t>.</w:t>
      </w:r>
      <w:del w:id="15" w:author="Irajizad,Ehsan" w:date="2022-11-16T12:46:00Z">
        <w:r w:rsidDel="00332B90">
          <w:delText xml:space="preserve"> The lack of reliable proteomics techniques and high expression variation between different cells or tissues may be the reason why those MPs are considered </w:delText>
        </w:r>
        <w:commentRangeStart w:id="16"/>
        <w:r w:rsidDel="00332B90">
          <w:delText>missing</w:delText>
        </w:r>
        <w:commentRangeEnd w:id="16"/>
        <w:r w:rsidR="00332B90" w:rsidDel="00332B90">
          <w:rPr>
            <w:rStyle w:val="CommentReference"/>
          </w:rPr>
          <w:commentReference w:id="16"/>
        </w:r>
      </w:del>
      <w:ins w:id="17" w:author="Irajizad,Ehsan" w:date="2022-11-16T12:46:00Z">
        <w:r w:rsidR="00332B90">
          <w:t xml:space="preserve"> </w:t>
        </w:r>
      </w:ins>
      <w:commentRangeStart w:id="18"/>
      <w:del w:id="19" w:author="Irajizad,Ehsan" w:date="2022-11-16T12:46:00Z">
        <w:r w:rsidDel="00332B90">
          <w:delText xml:space="preserve">. </w:delText>
        </w:r>
      </w:del>
      <w:r>
        <w:t>The</w:t>
      </w:r>
      <w:commentRangeEnd w:id="18"/>
      <w:r w:rsidR="00332B90">
        <w:rPr>
          <w:rStyle w:val="CommentReference"/>
        </w:rPr>
        <w:commentReference w:id="18"/>
      </w:r>
      <w:r>
        <w:t xml:space="preserve"> number of MPs ha</w:t>
      </w:r>
      <w:ins w:id="20" w:author="Irajizad,Ehsan" w:date="2022-11-16T12:47:00Z">
        <w:r w:rsidR="008B6B8A">
          <w:t>ve</w:t>
        </w:r>
      </w:ins>
      <w:del w:id="21" w:author="Irajizad,Ehsan" w:date="2022-11-16T12:47:00Z">
        <w:r w:rsidDel="008B6B8A">
          <w:delText>s</w:delText>
        </w:r>
      </w:del>
      <w:r>
        <w:t xml:space="preserve"> been constantly reduced due to the development of </w:t>
      </w:r>
      <w:ins w:id="22" w:author="Irajizad,Ehsan" w:date="2022-11-16T12:47:00Z">
        <w:r w:rsidR="008B6B8A">
          <w:t xml:space="preserve">new </w:t>
        </w:r>
      </w:ins>
      <w:r>
        <w:t xml:space="preserve">detection techniques and through efforts from the growing community </w:t>
      </w:r>
      <w:r>
        <w:fldChar w:fldCharType="begin">
          <w:fldData xml:space="preserve">PEVuZE5vdGU+PENpdGU+PEF1dGhvcj5PbWVubjwvQXV0aG9yPjxZZWFyPjIwMTk8L1llYXI+PFJl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</w:fldData>
        </w:fldChar>
      </w:r>
      <w:r w:rsidR="00320E9A">
        <w:instrText xml:space="preserve"> ADDIN EN.CITE </w:instrText>
      </w:r>
      <w:r w:rsidR="00320E9A">
        <w:fldChar w:fldCharType="begin">
          <w:fldData xml:space="preserve">PEVuZE5vdGU+PENpdGU+PEF1dGhvcj5PbWVubjwvQXV0aG9yPjxZZWFyPjIwMTk8L1llYXI+PFJl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</w:fldData>
        </w:fldChar>
      </w:r>
      <w:r w:rsidR="00320E9A">
        <w:instrText xml:space="preserve"> ADDIN EN.CITE.DATA </w:instrText>
      </w:r>
      <w:r w:rsidR="00320E9A">
        <w:fldChar w:fldCharType="end"/>
      </w:r>
      <w:r>
        <w:fldChar w:fldCharType="separate"/>
      </w:r>
      <w:r w:rsidR="00320E9A">
        <w:rPr>
          <w:noProof/>
        </w:rPr>
        <w:t>[2]</w:t>
      </w:r>
      <w:r>
        <w:fldChar w:fldCharType="end"/>
      </w:r>
      <w:r>
        <w:t>. Gastric cancer accounts for 1.5%</w:t>
      </w:r>
      <w:r w:rsidR="00C46B14">
        <w:t xml:space="preserve"> </w:t>
      </w:r>
      <w:r w:rsidR="00F0754A">
        <w:t>of all newly-diagnosed cancer</w:t>
      </w:r>
      <w:r w:rsidR="00FE39F3">
        <w:t>s</w:t>
      </w:r>
      <w:r w:rsidR="00652F55">
        <w:t xml:space="preserve"> in the </w:t>
      </w:r>
      <w:del w:id="23" w:author="Irajizad,Ehsan" w:date="2022-11-16T12:50:00Z">
        <w:r w:rsidR="00652F55" w:rsidDel="008B6B8A">
          <w:delText>US</w:delText>
        </w:r>
        <w:r w:rsidDel="008B6B8A">
          <w:delText xml:space="preserve"> </w:delText>
        </w:r>
      </w:del>
      <w:ins w:id="24" w:author="Irajizad,Ehsan" w:date="2022-11-16T12:50:00Z">
        <w:r w:rsidR="008B6B8A">
          <w:t xml:space="preserve">united states </w:t>
        </w:r>
      </w:ins>
      <w:ins w:id="25" w:author="Irajizad,Ehsan" w:date="2022-11-16T13:24:00Z">
        <w:r w:rsidR="008C54A5">
          <w:fldChar w:fldCharType="begin"/>
        </w:r>
        <w:r w:rsidR="008C54A5">
          <w:instrText xml:space="preserve"> ADDIN EN.CITE &lt;EndNote&gt;&lt;Cite&gt;&lt;Author&gt;American-cancer-society&lt;/Author&gt;&lt;Year&gt;2022&lt;/Year&gt;&lt;RecNum&gt;1353&lt;/RecNum&gt;&lt;DisplayText&gt;[3]&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instrText>
        </w:r>
        <w:r w:rsidR="008C54A5">
          <w:fldChar w:fldCharType="separate"/>
        </w:r>
        <w:r w:rsidR="008C54A5">
          <w:rPr>
            <w:noProof/>
          </w:rPr>
          <w:t>[3]</w:t>
        </w:r>
        <w:r w:rsidR="008C54A5">
          <w:fldChar w:fldCharType="end"/>
        </w:r>
        <w:r w:rsidR="008C54A5">
          <w:t xml:space="preserve"> </w:t>
        </w:r>
      </w:ins>
      <w:del w:id="26" w:author="Irajizad,Ehsan" w:date="2022-11-16T12:50:00Z">
        <w:r w:rsidDel="008B6B8A">
          <w:fldChar w:fldCharType="begin"/>
        </w:r>
        <w:r w:rsidR="00320E9A" w:rsidDel="008B6B8A">
          <w:delInstrText xml:space="preserve"> ADDIN EN.CITE &lt;EndNote&gt;&lt;Cite&gt;&lt;Author&gt;American-cancer-society&lt;/Author&gt;&lt;Year&gt;2022&lt;/Year&gt;&lt;RecNum&gt;1353&lt;/RecNum&gt;&lt;DisplayText&gt;[3]&lt;/DisplayText&gt;&lt;record&gt;&lt;rec-number&gt;1353&lt;/rec-number&gt;&lt;foreign-keys&gt;&lt;key app="EN" db-id="r0xazew0qp2esdewpdxpztaasdtvtvds0sw2" timestamp="1668549529"&gt;1353&lt;/key&gt;&lt;/foreign-keys&gt;&lt;ref-type name="Web Page"&gt;12&lt;/ref-type&gt;&lt;contributors&gt;&lt;authors&gt;&lt;author&gt;American-cancer-society&lt;/author&gt;&lt;/authors&gt;&lt;/contributors&gt;&lt;titles&gt;&lt;title&gt;Key statistics about stomach cacner&lt;/title&gt;&lt;/titles&gt;&lt;volume&gt;2022&lt;/volume&gt;&lt;number&gt;11/15&lt;/number&gt;&lt;dates&gt;&lt;year&gt;2022&lt;/year&gt;&lt;/dates&gt;&lt;pub-location&gt;American Cancer Society&lt;/pub-location&gt;&lt;urls&gt;&lt;related-urls&gt;&lt;url&gt;https://www.cancer.org/cancer/stomach-cancer/about/key-statistics.html#:~:text=The%20American%20Cancer%20Society&amp;apos;s%20estimates,6%2C690%20men%20and%204%2C400%20women)&lt;/url&gt;&lt;/related-urls&gt;&lt;/urls&gt;&lt;/record&gt;&lt;/Cite&gt;&lt;/EndNote&gt;</w:delInstrText>
        </w:r>
        <w:r w:rsidDel="008B6B8A">
          <w:fldChar w:fldCharType="separate"/>
        </w:r>
        <w:r w:rsidR="00320E9A" w:rsidDel="008B6B8A">
          <w:rPr>
            <w:noProof/>
          </w:rPr>
          <w:delText>[3]</w:delText>
        </w:r>
        <w:r w:rsidDel="008B6B8A">
          <w:fldChar w:fldCharType="end"/>
        </w:r>
        <w:r w:rsidDel="008B6B8A">
          <w:delText xml:space="preserve"> and can only be diagnosed by gastroscope</w:delText>
        </w:r>
      </w:del>
      <w:ins w:id="27" w:author="Irajizad,Ehsan" w:date="2022-11-16T12:50:00Z">
        <w:r w:rsidR="008B6B8A">
          <w:t xml:space="preserve">and </w:t>
        </w:r>
      </w:ins>
      <w:del w:id="28" w:author="Irajizad,Ehsan" w:date="2022-11-16T13:24:00Z">
        <w:r w:rsidDel="008C54A5">
          <w:delText xml:space="preserve">. </w:delText>
        </w:r>
      </w:del>
      <w:del w:id="29" w:author="Irajizad,Ehsan" w:date="2022-11-16T12:48:00Z">
        <w:r w:rsidDel="008B6B8A">
          <w:delText>Proteomics</w:delText>
        </w:r>
      </w:del>
      <w:del w:id="30" w:author="Irajizad,Ehsan" w:date="2022-11-16T13:24:00Z">
        <w:r w:rsidDel="008C54A5">
          <w:delText xml:space="preserve">, </w:delText>
        </w:r>
      </w:del>
      <w:del w:id="31" w:author="Irajizad,Ehsan" w:date="2022-11-16T12:48:00Z">
        <w:r w:rsidDel="008B6B8A">
          <w:delText xml:space="preserve">especially </w:delText>
        </w:r>
      </w:del>
      <w:del w:id="32" w:author="Irajizad,Ehsan" w:date="2022-11-16T13:24:00Z">
        <w:r w:rsidDel="008C54A5">
          <w:delText>MPs</w:delText>
        </w:r>
      </w:del>
      <w:del w:id="33" w:author="Irajizad,Ehsan" w:date="2022-11-16T12:48:00Z">
        <w:r w:rsidDel="008B6B8A">
          <w:delText xml:space="preserve"> </w:delText>
        </w:r>
      </w:del>
      <w:del w:id="34" w:author="Irajizad,Ehsan" w:date="2022-11-16T13:24:00Z">
        <w:r w:rsidDel="008C54A5">
          <w:delText xml:space="preserve">could </w:delText>
        </w:r>
      </w:del>
      <w:del w:id="35" w:author="Irajizad,Ehsan" w:date="2022-11-16T12:49:00Z">
        <w:r w:rsidDel="008B6B8A">
          <w:delText>be the answer to its lack of effective low-cost non-invasive screening tests</w:delText>
        </w:r>
      </w:del>
      <w:del w:id="36" w:author="Irajizad,Ehsan" w:date="2022-11-16T13:24:00Z">
        <w:r w:rsidDel="008C54A5">
          <w:delText xml:space="preserve">.  Therefore, it is crucial to have a </w:delText>
        </w:r>
      </w:del>
      <w:r>
        <w:t>better understanding of the expression fingerprint of</w:t>
      </w:r>
      <w:ins w:id="37" w:author="Irajizad,Ehsan" w:date="2022-11-16T13:24:00Z">
        <w:r w:rsidR="008C54A5">
          <w:t xml:space="preserve"> proteins</w:t>
        </w:r>
      </w:ins>
      <w:ins w:id="38" w:author="Irajizad,Ehsan" w:date="2022-11-16T13:25:00Z">
        <w:r w:rsidR="008C54A5">
          <w:t>, including</w:t>
        </w:r>
      </w:ins>
      <w:r>
        <w:t xml:space="preserve"> MPs</w:t>
      </w:r>
      <w:ins w:id="39" w:author="Irajizad,Ehsan" w:date="2022-11-16T13:25:00Z">
        <w:r w:rsidR="008C54A5">
          <w:t xml:space="preserve">, </w:t>
        </w:r>
      </w:ins>
      <w:del w:id="40" w:author="Irajizad,Ehsan" w:date="2022-11-16T13:25:00Z">
        <w:r w:rsidDel="008C54A5">
          <w:delText xml:space="preserve"> and the difference between regular proteins in</w:delText>
        </w:r>
      </w:del>
      <w:ins w:id="41" w:author="Irajizad,Ehsan" w:date="2022-11-16T13:25:00Z">
        <w:r w:rsidR="008C54A5">
          <w:t>can help us to better understand the</w:t>
        </w:r>
      </w:ins>
      <w:r w:rsidR="007F65C4">
        <w:t xml:space="preserve"> </w:t>
      </w:r>
      <w:r>
        <w:t>gastric cancer</w:t>
      </w:r>
      <w:del w:id="42" w:author="Irajizad,Ehsan" w:date="2022-11-16T13:25:00Z">
        <w:r w:rsidDel="008C54A5">
          <w:delText xml:space="preserve"> patient</w:delText>
        </w:r>
        <w:r w:rsidR="007F65C4" w:rsidDel="008C54A5">
          <w:delText>s</w:delText>
        </w:r>
      </w:del>
      <w:r>
        <w:t>.</w:t>
      </w:r>
    </w:p>
    <w:p w14:paraId="1CC94C75" w14:textId="77777777" w:rsidR="00FB7720" w:rsidRDefault="008A3609" w:rsidP="008A3609">
      <w:pPr>
        <w:rPr>
          <w:b/>
          <w:bCs/>
        </w:rPr>
      </w:pPr>
      <w:r w:rsidRPr="008E1D44">
        <w:rPr>
          <w:b/>
          <w:bCs/>
        </w:rPr>
        <w:t>Objective</w:t>
      </w:r>
    </w:p>
    <w:p w14:paraId="3FB503E2" w14:textId="5A1D1158" w:rsidR="008A3609" w:rsidRPr="00FB7720" w:rsidRDefault="00FB7720" w:rsidP="008A3609">
      <w:pPr>
        <w:rPr>
          <w:b/>
          <w:bCs/>
        </w:rPr>
      </w:pPr>
      <w:r w:rsidRPr="00AB247D">
        <w:t>To e</w:t>
      </w:r>
      <w:r w:rsidR="00B52485" w:rsidRPr="00AB247D">
        <w:t xml:space="preserve">xplore </w:t>
      </w:r>
      <w:r w:rsidR="008A3609" w:rsidRPr="00AB247D">
        <w:t>the distribution</w:t>
      </w:r>
      <w:r w:rsidR="0034316A" w:rsidRPr="00AB247D">
        <w:t xml:space="preserve"> </w:t>
      </w:r>
      <w:r w:rsidR="00C04121" w:rsidRPr="00AB247D">
        <w:t>characteristics</w:t>
      </w:r>
      <w:r w:rsidR="008A3609" w:rsidRPr="00AB247D">
        <w:t xml:space="preserve"> of expressed missing proteins in gastric cancer </w:t>
      </w:r>
      <w:r w:rsidR="005E1180" w:rsidRPr="00AB247D">
        <w:t xml:space="preserve">primary cell </w:t>
      </w:r>
      <w:r w:rsidR="008A3609" w:rsidRPr="00AB247D">
        <w:t xml:space="preserve">samples and </w:t>
      </w:r>
      <w:ins w:id="43" w:author="Irajizad,Ehsan" w:date="2022-11-16T13:27:00Z">
        <w:r w:rsidR="008C54A5">
          <w:t>evaluate</w:t>
        </w:r>
      </w:ins>
      <w:ins w:id="44" w:author="Irajizad,Ehsan" w:date="2022-11-16T13:26:00Z">
        <w:r w:rsidR="008C54A5">
          <w:t xml:space="preserve"> </w:t>
        </w:r>
      </w:ins>
      <w:r w:rsidR="008A3609" w:rsidRPr="00AB247D">
        <w:t>how it is differ</w:t>
      </w:r>
      <w:del w:id="45" w:author="Irajizad,Ehsan" w:date="2022-11-16T13:27:00Z">
        <w:r w:rsidR="008A3609" w:rsidRPr="00AB247D" w:rsidDel="008C54A5">
          <w:delText>ent</w:delText>
        </w:r>
      </w:del>
      <w:r w:rsidR="008A3609" w:rsidRPr="00AB247D">
        <w:t xml:space="preserve"> from regular proteins.</w:t>
      </w:r>
      <w:del w:id="46" w:author="Irajizad,Ehsan" w:date="2022-11-16T13:26:00Z">
        <w:r w:rsidR="00784C20" w:rsidRPr="00AB247D" w:rsidDel="008C54A5">
          <w:delText xml:space="preserve"> </w:delText>
        </w:r>
        <w:r w:rsidDel="008C54A5">
          <w:delText xml:space="preserve">In </w:delText>
        </w:r>
        <w:r w:rsidR="00EB0251" w:rsidDel="008C54A5">
          <w:delText>addition</w:delText>
        </w:r>
        <w:r w:rsidDel="008C54A5">
          <w:delText>,</w:delText>
        </w:r>
        <w:r w:rsidR="006B62DE" w:rsidDel="008C54A5">
          <w:delText xml:space="preserve"> </w:delText>
        </w:r>
        <w:r w:rsidR="00EB0251" w:rsidDel="008C54A5">
          <w:delText xml:space="preserve">we try to </w:delText>
        </w:r>
        <w:r w:rsidR="003A532C" w:rsidDel="008C54A5">
          <w:delText xml:space="preserve">find </w:delText>
        </w:r>
        <w:r w:rsidR="00E31A0C" w:rsidDel="008C54A5">
          <w:delText>robust</w:delText>
        </w:r>
        <w:r w:rsidR="00C027D1" w:rsidDel="008C54A5">
          <w:delText xml:space="preserve"> </w:delText>
        </w:r>
        <w:r w:rsidR="00E95D28" w:rsidDel="008C54A5">
          <w:delText>missing protein</w:delText>
        </w:r>
        <w:r w:rsidR="00E9256A" w:rsidDel="008C54A5">
          <w:delText>(</w:delText>
        </w:r>
        <w:r w:rsidR="00E95D28" w:rsidDel="008C54A5">
          <w:delText>s</w:delText>
        </w:r>
        <w:r w:rsidR="00E9256A" w:rsidDel="008C54A5">
          <w:delText>)</w:delText>
        </w:r>
        <w:r w:rsidR="00E95D28" w:rsidDel="008C54A5">
          <w:delText xml:space="preserve"> </w:delText>
        </w:r>
        <w:r w:rsidR="00A96AF9" w:rsidDel="008C54A5">
          <w:delText>as biomarker</w:delText>
        </w:r>
        <w:r w:rsidR="00772A35" w:rsidDel="008C54A5">
          <w:delText>(s)</w:delText>
        </w:r>
        <w:r w:rsidR="003A532C" w:rsidDel="008C54A5">
          <w:delText xml:space="preserve"> for gastric cancer</w:delText>
        </w:r>
        <w:r w:rsidR="00344D56" w:rsidDel="008C54A5">
          <w:delText>.</w:delText>
        </w:r>
      </w:del>
    </w:p>
    <w:p w14:paraId="1E62D16A" w14:textId="77777777" w:rsidR="008A3609" w:rsidRPr="00EE792F" w:rsidRDefault="008A3609" w:rsidP="008A3609">
      <w:pPr>
        <w:rPr>
          <w:b/>
          <w:bCs/>
        </w:rPr>
      </w:pPr>
      <w:r w:rsidRPr="00EE792F">
        <w:rPr>
          <w:b/>
          <w:bCs/>
        </w:rPr>
        <w:t>Methods</w:t>
      </w:r>
    </w:p>
    <w:p w14:paraId="5008A0F4" w14:textId="37FC48A6" w:rsidR="008A3609" w:rsidRDefault="008A3609" w:rsidP="008A3609">
      <w:del w:id="47" w:author="Irajizad,Ehsan" w:date="2022-11-16T13:27:00Z">
        <w:r w:rsidDel="008C54A5">
          <w:delText>The accessions of a</w:delText>
        </w:r>
      </w:del>
      <w:ins w:id="48" w:author="Irajizad,Ehsan" w:date="2022-11-16T13:27:00Z">
        <w:r w:rsidR="008C54A5">
          <w:t>A</w:t>
        </w:r>
      </w:ins>
      <w:r>
        <w:t xml:space="preserve"> total of </w:t>
      </w:r>
      <w:ins w:id="49" w:author="Gu, Chunhui" w:date="2022-11-16T15:04:00Z">
        <w:r w:rsidR="006867FE">
          <w:t>198</w:t>
        </w:r>
      </w:ins>
      <w:commentRangeStart w:id="50"/>
      <w:del w:id="51" w:author="Gu, Chunhui" w:date="2022-11-16T15:04:00Z">
        <w:r w:rsidDel="006867FE">
          <w:delText>1343</w:delText>
        </w:r>
      </w:del>
      <w:commentRangeEnd w:id="50"/>
      <w:r w:rsidR="006867FE">
        <w:rPr>
          <w:rStyle w:val="CommentReference"/>
        </w:rPr>
        <w:commentReference w:id="50"/>
      </w:r>
      <w:r>
        <w:t xml:space="preserve"> MPs </w:t>
      </w:r>
      <w:del w:id="52" w:author="Irajizad,Ehsan" w:date="2022-11-16T13:27:00Z">
        <w:r w:rsidDel="008C54A5">
          <w:delText xml:space="preserve">(PE2, 3, 4 proteins) </w:delText>
        </w:r>
      </w:del>
      <w:r>
        <w:t xml:space="preserve">were </w:t>
      </w:r>
      <w:del w:id="53" w:author="Irajizad,Ehsan" w:date="2022-11-16T13:29:00Z">
        <w:r w:rsidDel="009700FF">
          <w:delText>extracted from the Nextprot database on date 11/15/2022</w:delText>
        </w:r>
      </w:del>
      <w:ins w:id="54" w:author="Irajizad,Ehsan" w:date="2022-11-16T13:29:00Z">
        <w:r w:rsidR="009700FF">
          <w:t>detected in 8 different gastric-cancer primary cell samples</w:t>
        </w:r>
      </w:ins>
      <w:r>
        <w:t>.</w:t>
      </w:r>
      <w:ins w:id="55" w:author="Irajizad,Ehsan" w:date="2022-11-16T13:27:00Z">
        <w:r w:rsidR="008C54A5">
          <w:t xml:space="preserve"> </w:t>
        </w:r>
      </w:ins>
      <w:del w:id="56" w:author="Irajizad,Ehsan" w:date="2022-11-16T13:27:00Z">
        <w:r w:rsidDel="008C54A5">
          <w:delText xml:space="preserve"> </w:delText>
        </w:r>
        <w:r w:rsidRPr="000D3843" w:rsidDel="008C54A5">
          <w:rPr>
            <w:highlight w:val="yellow"/>
          </w:rPr>
          <w:delText>[How MS counts were generated</w:delText>
        </w:r>
        <w:r w:rsidDel="008C54A5">
          <w:rPr>
            <w:highlight w:val="yellow"/>
          </w:rPr>
          <w:delText xml:space="preserve"> and how FDR is controlled</w:delText>
        </w:r>
        <w:r w:rsidRPr="000D3843" w:rsidDel="008C54A5">
          <w:rPr>
            <w:highlight w:val="yellow"/>
          </w:rPr>
          <w:delText>].</w:delText>
        </w:r>
        <w:r w:rsidDel="008C54A5">
          <w:delText xml:space="preserve"> </w:delText>
        </w:r>
      </w:del>
      <w:r>
        <w:t xml:space="preserve">Normalized spectral abundance factors (NSAFs) </w:t>
      </w:r>
      <w:r>
        <w:fldChar w:fldCharType="begin"/>
      </w:r>
      <w:r w:rsidR="00320E9A">
        <w:instrText xml:space="preserve"> ADDIN EN.CITE &lt;EndNote&gt;&lt;Cite&gt;&lt;Author&gt;Paoletti&lt;/Author&gt;&lt;Year&gt;2006&lt;/Year&gt;&lt;RecNum&gt;1336&lt;/RecNum&gt;&lt;DisplayText&gt;[4]&lt;/DisplayText&gt;&lt;record&gt;&lt;rec-number&gt;1336&lt;/rec-number&gt;&lt;foreign-keys&gt;&lt;key app="EN" db-id="r0xazew0qp2esdewpdxpztaasdtvtvds0sw2" timestamp="1665451282"&gt;1336&lt;/key&gt;&lt;/foreign-keys&gt;&lt;ref-type name="Journal Article"&gt;17&lt;/ref-type&gt;&lt;contributors&gt;&lt;authors&gt;&lt;author&gt;Paoletti, Andrew C.&lt;/author&gt;&lt;author&gt;Parmely, Tari J.&lt;/author&gt;&lt;author&gt;Tomomori-Sato, Chieri&lt;/author&gt;&lt;author&gt;Sato, Shigeo&lt;/author&gt;&lt;author&gt;Zhu, Dongxiao&lt;/author&gt;&lt;author&gt;Conaway, Ronald C.&lt;/author&gt;&lt;author&gt;Conaway, Joan Weliky&lt;/author&gt;&lt;author&gt;Florens, Laurence&lt;/author&gt;&lt;author&gt;Washburn, Michael P.&lt;/author&gt;&lt;/authors&gt;&lt;/contributors&gt;&lt;titles&gt;&lt;title&gt;Quantitative proteomic analysis of distinct mammalian Mediator complexes using normalized spectral abundance factors&lt;/title&gt;&lt;secondary-title&gt;Proceedings of the National Academy of Sciences&lt;/secondary-title&gt;&lt;/titles&gt;&lt;periodical&gt;&lt;full-title&gt;Proceedings of the National Academy of Sciences&lt;/full-title&gt;&lt;/periodical&gt;&lt;pages&gt;18928-18933&lt;/pages&gt;&lt;volume&gt;103&lt;/volume&gt;&lt;number&gt;50&lt;/number&gt;&lt;dates&gt;&lt;year&gt;2006&lt;/year&gt;&lt;/dates&gt;&lt;publisher&gt;Proceedings of the National Academy of Sciences&lt;/publisher&gt;&lt;isbn&gt;0027-8424&lt;/isbn&gt;&lt;urls&gt;&lt;related-urls&gt;&lt;url&gt;https://dx.doi.org/10.1073/pnas.0606379103&lt;/url&gt;&lt;url&gt;https://www.pnas.org/doi/pdf/10.1073/pnas.0606379103&lt;/url&gt;&lt;/related-urls&gt;&lt;/urls&gt;&lt;electronic-resource-num&gt;10.1073/pnas.0606379103&lt;/electronic-resource-num&gt;&lt;/record&gt;&lt;/Cite&gt;&lt;/EndNote&gt;</w:instrText>
      </w:r>
      <w:r>
        <w:fldChar w:fldCharType="separate"/>
      </w:r>
      <w:r w:rsidR="00320E9A">
        <w:rPr>
          <w:noProof/>
        </w:rPr>
        <w:t>[4]</w:t>
      </w:r>
      <w:r>
        <w:fldChar w:fldCharType="end"/>
      </w:r>
      <w:r>
        <w:t xml:space="preserve"> were calculated using mass spectrometry (MS) spectral counts (SCs)</w:t>
      </w:r>
      <w:del w:id="57" w:author="Irajizad,Ehsan" w:date="2022-11-16T13:30:00Z">
        <w:r w:rsidDel="009700FF">
          <w:delText xml:space="preserve"> from 8 different gastric-cancer</w:delText>
        </w:r>
        <w:r w:rsidR="00F25198" w:rsidDel="009700FF">
          <w:delText xml:space="preserve"> primary cell</w:delText>
        </w:r>
        <w:r w:rsidDel="009700FF">
          <w:delText xml:space="preserve"> samples</w:delText>
        </w:r>
      </w:del>
      <w:r>
        <w:t xml:space="preserve">. </w:t>
      </w:r>
      <w:r w:rsidR="00410A9E">
        <w:t>Transcripts per million</w:t>
      </w:r>
      <w:r w:rsidR="007766B1">
        <w:t xml:space="preserve"> </w:t>
      </w:r>
      <w:r w:rsidR="00410A9E">
        <w:t>(TPM)</w:t>
      </w:r>
      <w:r w:rsidR="00E93FED">
        <w:t xml:space="preserve"> </w:t>
      </w:r>
      <w:r w:rsidR="00320E9A">
        <w:fldChar w:fldCharType="begin"/>
      </w:r>
      <w:r w:rsidR="00320E9A">
        <w:instrText xml:space="preserve"> ADDIN EN.CITE &lt;EndNote&gt;&lt;Cite&gt;&lt;Author&gt;Conesa&lt;/Author&gt;&lt;Year&gt;2016&lt;/Year&gt;&lt;RecNum&gt;1355&lt;/RecNum&gt;&lt;DisplayText&gt;[5]&lt;/DisplayText&gt;&lt;record&gt;&lt;rec-number&gt;1355&lt;/rec-number&gt;&lt;foreign-keys&gt;&lt;key app="EN" db-id="r0xazew0qp2esdewpdxpztaasdtvtvds0sw2" timestamp="1668566767"&gt;135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volume&gt;17&lt;/volume&gt;&lt;number&gt;1&lt;/number&gt;&lt;dates&gt;&lt;year&gt;2016&lt;/year&gt;&lt;/dates&gt;&lt;publisher&gt;Springer Science and Business Media LLC&lt;/publisher&gt;&lt;isbn&gt;1474-760X&lt;/isbn&gt;&lt;urls&gt;&lt;related-urls&gt;&lt;url&gt;https://dx.doi.org/10.1186/s13059-016-0881-8&lt;/url&gt;&lt;/related-urls&gt;&lt;/urls&gt;&lt;electronic-resource-num&gt;10.1186/s13059-016-0881-8&lt;/electronic-resource-num&gt;&lt;/record&gt;&lt;/Cite&gt;&lt;/EndNote&gt;</w:instrText>
      </w:r>
      <w:r w:rsidR="00320E9A">
        <w:fldChar w:fldCharType="separate"/>
      </w:r>
      <w:r w:rsidR="00320E9A">
        <w:rPr>
          <w:noProof/>
        </w:rPr>
        <w:t>[5]</w:t>
      </w:r>
      <w:r w:rsidR="00320E9A">
        <w:fldChar w:fldCharType="end"/>
      </w:r>
      <w:r w:rsidR="00410A9E">
        <w:t xml:space="preserve"> </w:t>
      </w:r>
      <w:r w:rsidR="00620C5C">
        <w:t xml:space="preserve">were calculated </w:t>
      </w:r>
      <w:r w:rsidR="001D6B25">
        <w:t>using</w:t>
      </w:r>
      <w:r w:rsidR="00016386">
        <w:t xml:space="preserve"> </w:t>
      </w:r>
      <w:r>
        <w:t xml:space="preserve">RNA-seq count data from the same </w:t>
      </w:r>
      <w:r w:rsidR="007E6EAE">
        <w:t xml:space="preserve">8 samples </w:t>
      </w:r>
      <w:r w:rsidR="00AF4F27">
        <w:t xml:space="preserve">and </w:t>
      </w:r>
      <w:r>
        <w:t xml:space="preserve">were matched with their MS proteomics data to check the association between proteomics expression and DNA expression for both MPs and regular proteins on the gene level </w:t>
      </w:r>
      <w:r>
        <w:fldChar w:fldCharType="begin">
          <w:fldData xml:space="preserve">PEVuZE5vdGU+PENpdGU+PEF1dGhvcj5FZGZvcnM8L0F1dGhvcj48WWVhcj4yMDE2PC9ZZWFyPjxS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</w:fldData>
        </w:fldChar>
      </w:r>
      <w:r w:rsidR="00320E9A">
        <w:instrText xml:space="preserve"> ADDIN EN.CITE </w:instrText>
      </w:r>
      <w:r w:rsidR="00320E9A">
        <w:fldChar w:fldCharType="begin">
          <w:fldData xml:space="preserve">PEVuZE5vdGU+PENpdGU+PEF1dGhvcj5FZGZvcnM8L0F1dGhvcj48WWVhcj4yMDE2PC9ZZWFyPjxS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</w:fldData>
        </w:fldChar>
      </w:r>
      <w:r w:rsidR="00320E9A">
        <w:instrText xml:space="preserve"> ADDIN EN.CITE.DATA </w:instrText>
      </w:r>
      <w:r w:rsidR="00320E9A">
        <w:fldChar w:fldCharType="end"/>
      </w:r>
      <w:r>
        <w:fldChar w:fldCharType="separate"/>
      </w:r>
      <w:r w:rsidR="00320E9A">
        <w:rPr>
          <w:noProof/>
        </w:rPr>
        <w:t>[6]</w:t>
      </w:r>
      <w:r>
        <w:fldChar w:fldCharType="end"/>
      </w:r>
      <w:r>
        <w:t>.</w:t>
      </w:r>
    </w:p>
    <w:p w14:paraId="76139B7C" w14:textId="77777777" w:rsidR="008A3609" w:rsidRDefault="008A3609" w:rsidP="008A3609">
      <w:pPr>
        <w:rPr>
          <w:b/>
          <w:bCs/>
        </w:rPr>
      </w:pPr>
      <w:r w:rsidRPr="008C1E7F">
        <w:rPr>
          <w:b/>
          <w:bCs/>
        </w:rPr>
        <w:t>Results</w:t>
      </w:r>
    </w:p>
    <w:p w14:paraId="1016AAD9" w14:textId="55778423" w:rsidR="00C32681" w:rsidRDefault="00C32681" w:rsidP="008A3609">
      <w:pPr>
        <w:rPr>
          <w:ins w:id="58" w:author="Irajizad,Ehsan" w:date="2022-11-16T13:37:00Z"/>
        </w:rPr>
      </w:pPr>
      <w:commentRangeStart w:id="59"/>
      <w:commentRangeStart w:id="60"/>
      <w:r>
        <w:t>Six of the eight samples</w:t>
      </w:r>
      <w:r w:rsidR="00C42330">
        <w:t xml:space="preserve"> </w:t>
      </w:r>
      <w:r w:rsidR="005D2CB0">
        <w:t xml:space="preserve">showed </w:t>
      </w:r>
      <w:r w:rsidR="003061D8">
        <w:t xml:space="preserve">a </w:t>
      </w:r>
      <w:r w:rsidR="00D65F3F">
        <w:t xml:space="preserve">similar level </w:t>
      </w:r>
      <w:r w:rsidR="00BD750F">
        <w:t xml:space="preserve">of </w:t>
      </w:r>
      <w:r w:rsidR="005D2CB0">
        <w:t xml:space="preserve">missing protein </w:t>
      </w:r>
      <w:r w:rsidR="000B690E">
        <w:t>detection</w:t>
      </w:r>
      <w:r w:rsidR="00A041D0">
        <w:t xml:space="preserve"> (Table 1)</w:t>
      </w:r>
      <w:r w:rsidR="000B690E">
        <w:t>.</w:t>
      </w:r>
      <w:commentRangeEnd w:id="59"/>
      <w:r w:rsidR="0041771A">
        <w:rPr>
          <w:rStyle w:val="CommentReference"/>
        </w:rPr>
        <w:commentReference w:id="59"/>
      </w:r>
      <w:commentRangeEnd w:id="60"/>
      <w:r w:rsidR="00653F91">
        <w:rPr>
          <w:rStyle w:val="CommentReference"/>
        </w:rPr>
        <w:commentReference w:id="60"/>
      </w:r>
      <w:r w:rsidR="0032641A">
        <w:t xml:space="preserve"> </w:t>
      </w:r>
      <w:r w:rsidR="0009623B">
        <w:t xml:space="preserve">The </w:t>
      </w:r>
      <w:r w:rsidR="00216DE4">
        <w:t>proportion</w:t>
      </w:r>
      <w:r w:rsidR="0009623B">
        <w:t xml:space="preserve"> of</w:t>
      </w:r>
      <w:r w:rsidR="00627627">
        <w:t xml:space="preserve"> </w:t>
      </w:r>
      <w:r w:rsidR="00FC7AB3">
        <w:t>protein product</w:t>
      </w:r>
      <w:r w:rsidR="00097522">
        <w:t>s</w:t>
      </w:r>
      <w:r w:rsidR="00FC7AB3">
        <w:t xml:space="preserve"> </w:t>
      </w:r>
      <w:r w:rsidR="009D18A0">
        <w:t xml:space="preserve">with </w:t>
      </w:r>
      <w:r w:rsidR="00FB3B2E">
        <w:t xml:space="preserve">corresponding </w:t>
      </w:r>
      <w:r w:rsidR="009D18A0">
        <w:t xml:space="preserve">RNA </w:t>
      </w:r>
      <w:r w:rsidR="00FF2322">
        <w:t>products</w:t>
      </w:r>
      <w:r w:rsidR="009D18A0">
        <w:t xml:space="preserve"> </w:t>
      </w:r>
      <w:r w:rsidR="00DE468F">
        <w:t xml:space="preserve">was </w:t>
      </w:r>
      <w:r w:rsidR="009D2B02">
        <w:t>54.70%</w:t>
      </w:r>
      <w:r w:rsidR="00253F68">
        <w:t xml:space="preserve"> </w:t>
      </w:r>
      <w:r w:rsidR="00FF2322">
        <w:t>and 58.</w:t>
      </w:r>
      <w:r w:rsidR="00B16410">
        <w:t>04%</w:t>
      </w:r>
      <w:r w:rsidR="00F21129">
        <w:t xml:space="preserve"> respectively</w:t>
      </w:r>
      <w:r w:rsidR="00606987">
        <w:t xml:space="preserve"> for missing proteins</w:t>
      </w:r>
      <w:r w:rsidR="00F21129">
        <w:t xml:space="preserve"> with and without the two potential </w:t>
      </w:r>
      <w:commentRangeStart w:id="61"/>
      <w:commentRangeStart w:id="62"/>
      <w:r w:rsidR="00F21129">
        <w:t>outlier</w:t>
      </w:r>
      <w:r w:rsidR="000317E1">
        <w:t>s</w:t>
      </w:r>
      <w:commentRangeEnd w:id="61"/>
      <w:r w:rsidR="0041771A">
        <w:rPr>
          <w:rStyle w:val="CommentReference"/>
        </w:rPr>
        <w:commentReference w:id="61"/>
      </w:r>
      <w:commentRangeEnd w:id="62"/>
      <w:r w:rsidR="0071532A">
        <w:rPr>
          <w:rStyle w:val="CommentReference"/>
        </w:rPr>
        <w:commentReference w:id="62"/>
      </w:r>
      <w:ins w:id="63" w:author="Gu, Chunhui" w:date="2022-11-16T15:26:00Z">
        <w:r w:rsidR="006C54E9">
          <w:t xml:space="preserve"> (sample 1 and sample 7 for </w:t>
        </w:r>
      </w:ins>
      <w:ins w:id="64" w:author="Gu, Chunhui" w:date="2022-11-16T17:30:00Z">
        <w:r w:rsidR="009C63A9">
          <w:t>their</w:t>
        </w:r>
      </w:ins>
      <w:ins w:id="65" w:author="Gu, Chunhui" w:date="2022-11-16T15:26:00Z">
        <w:r w:rsidR="006C54E9">
          <w:t xml:space="preserve"> </w:t>
        </w:r>
      </w:ins>
      <w:ins w:id="66" w:author="Gu, Chunhui" w:date="2022-11-16T15:32:00Z">
        <w:r w:rsidR="00494C80">
          <w:t>noticeabl</w:t>
        </w:r>
      </w:ins>
      <w:ins w:id="67" w:author="Gu, Chunhui" w:date="2022-11-16T15:33:00Z">
        <w:r w:rsidR="00494C80">
          <w:t>y fewer detected proteins</w:t>
        </w:r>
      </w:ins>
      <w:ins w:id="68" w:author="Gu, Chunhui" w:date="2022-11-16T15:26:00Z">
        <w:r w:rsidR="006C54E9">
          <w:t>)</w:t>
        </w:r>
      </w:ins>
      <w:r w:rsidR="00EF1EE1">
        <w:t xml:space="preserve">, which in comparison </w:t>
      </w:r>
      <w:r w:rsidR="008F6AD8">
        <w:t xml:space="preserve">were </w:t>
      </w:r>
      <w:r w:rsidR="004C43C5">
        <w:t xml:space="preserve">90.38% and </w:t>
      </w:r>
      <w:r w:rsidR="002328C1">
        <w:t>91.02% for regular proteins</w:t>
      </w:r>
      <w:r w:rsidR="00397C41">
        <w:t>.</w:t>
      </w:r>
      <w:r w:rsidR="002039A6">
        <w:t xml:space="preserve"> </w:t>
      </w:r>
      <w:ins w:id="69" w:author="Gu, Chunhui" w:date="2022-11-16T17:14:00Z">
        <w:r w:rsidR="007E41B3">
          <w:t>The protein expression</w:t>
        </w:r>
        <w:r w:rsidR="00D439D6">
          <w:t>s</w:t>
        </w:r>
        <w:r w:rsidR="005E602B">
          <w:t xml:space="preserve"> of MPs</w:t>
        </w:r>
      </w:ins>
      <w:ins w:id="70" w:author="Gu, Chunhui" w:date="2022-11-16T17:15:00Z">
        <w:r w:rsidR="00D74AA9">
          <w:t xml:space="preserve"> </w:t>
        </w:r>
        <w:r w:rsidR="00F31963">
          <w:t xml:space="preserve">showed </w:t>
        </w:r>
      </w:ins>
      <w:ins w:id="71" w:author="Gu, Chunhui" w:date="2022-11-16T17:16:00Z">
        <w:r w:rsidR="00F31963">
          <w:t>a</w:t>
        </w:r>
      </w:ins>
      <w:ins w:id="72" w:author="Gu, Chunhui" w:date="2022-11-16T17:18:00Z">
        <w:r w:rsidR="00A73F0B">
          <w:t>n clear</w:t>
        </w:r>
        <w:r w:rsidR="00CF30F1">
          <w:t xml:space="preserve"> </w:t>
        </w:r>
      </w:ins>
      <w:ins w:id="73" w:author="Gu, Chunhui" w:date="2022-11-16T17:16:00Z">
        <w:r w:rsidR="00F31963">
          <w:t>truncated pattern</w:t>
        </w:r>
        <w:r w:rsidR="00B976D8">
          <w:t xml:space="preserve"> with lacking of low-abundance expression</w:t>
        </w:r>
      </w:ins>
      <w:ins w:id="74" w:author="Gu, Chunhui" w:date="2022-11-16T17:14:00Z">
        <w:r w:rsidR="00FE66AC">
          <w:t xml:space="preserve"> </w:t>
        </w:r>
      </w:ins>
      <w:ins w:id="75" w:author="Gu, Chunhui" w:date="2022-11-16T17:15:00Z">
        <w:r w:rsidR="00AC1C22">
          <w:t>(</w:t>
        </w:r>
        <w:r w:rsidR="00334E65">
          <w:t>indicated by</w:t>
        </w:r>
        <w:r w:rsidR="009F4F24">
          <w:t xml:space="preserve"> a</w:t>
        </w:r>
      </w:ins>
      <w:ins w:id="76" w:author="Gu, Chunhui" w:date="2022-11-16T16:06:00Z">
        <w:r w:rsidR="00EA3D05">
          <w:t xml:space="preserve"> </w:t>
        </w:r>
      </w:ins>
      <w:del w:id="77" w:author="Gu, Chunhui" w:date="2022-11-16T16:01:00Z">
        <w:r w:rsidR="002039A6" w:rsidDel="00953723">
          <w:delText xml:space="preserve">Missing proteins </w:delText>
        </w:r>
      </w:del>
      <w:del w:id="78" w:author="Gu, Chunhui" w:date="2022-11-16T16:05:00Z">
        <w:r w:rsidR="000F47AD" w:rsidDel="00EA3D05">
          <w:delText xml:space="preserve">were </w:delText>
        </w:r>
      </w:del>
      <w:del w:id="79" w:author="Gu, Chunhui" w:date="2022-11-16T16:04:00Z">
        <w:r w:rsidR="00D553DC" w:rsidDel="00EA3D05">
          <w:delText xml:space="preserve">completely </w:delText>
        </w:r>
        <w:r w:rsidR="000F47AD" w:rsidDel="00EA3D05">
          <w:delText xml:space="preserve">undetectable </w:delText>
        </w:r>
        <w:r w:rsidR="009376D2" w:rsidDel="00EA3D05">
          <w:delText>in low abundance</w:delText>
        </w:r>
      </w:del>
      <w:del w:id="80" w:author="Gu, Chunhui" w:date="2022-11-16T17:13:00Z">
        <w:r w:rsidR="009376D2" w:rsidDel="007E41B3">
          <w:delText xml:space="preserve"> (</w:delText>
        </w:r>
      </w:del>
      <w:ins w:id="81" w:author="Gu, Chunhui" w:date="2022-11-16T17:13:00Z">
        <w:r w:rsidR="007E41B3">
          <w:t xml:space="preserve">large gap region in </w:t>
        </w:r>
      </w:ins>
      <w:ins w:id="82" w:author="Gu, Chunhui" w:date="2022-11-16T16:13:00Z">
        <w:r w:rsidR="00725697">
          <w:t xml:space="preserve">below red dot line in </w:t>
        </w:r>
      </w:ins>
      <w:commentRangeStart w:id="83"/>
      <w:commentRangeStart w:id="84"/>
      <w:r w:rsidR="009376D2">
        <w:t>Figure 1</w:t>
      </w:r>
      <w:ins w:id="85" w:author="Gu, Chunhui" w:date="2022-11-16T16:09:00Z">
        <w:r w:rsidR="00837A45">
          <w:t>a</w:t>
        </w:r>
      </w:ins>
      <w:del w:id="86" w:author="Gu, Chunhui" w:date="2022-11-16T16:09:00Z">
        <w:r w:rsidR="009376D2" w:rsidDel="00837A45">
          <w:delText>, top left</w:delText>
        </w:r>
      </w:del>
      <w:r w:rsidR="009376D2">
        <w:t>)</w:t>
      </w:r>
      <w:commentRangeEnd w:id="83"/>
      <w:r w:rsidR="0041771A">
        <w:rPr>
          <w:rStyle w:val="CommentReference"/>
        </w:rPr>
        <w:commentReference w:id="83"/>
      </w:r>
      <w:commentRangeEnd w:id="84"/>
      <w:r w:rsidR="0091562B">
        <w:rPr>
          <w:rStyle w:val="CommentReference"/>
        </w:rPr>
        <w:commentReference w:id="84"/>
      </w:r>
      <w:r w:rsidR="00512E24">
        <w:t xml:space="preserve">. </w:t>
      </w:r>
      <w:r w:rsidR="00000F7B">
        <w:t xml:space="preserve"> </w:t>
      </w:r>
      <w:r w:rsidR="00863867">
        <w:t>There is a</w:t>
      </w:r>
      <w:ins w:id="87" w:author="Gu, Chunhui" w:date="2022-11-16T15:41:00Z">
        <w:r w:rsidR="0071532A">
          <w:t xml:space="preserve"> significant</w:t>
        </w:r>
      </w:ins>
      <w:del w:id="88" w:author="Gu, Chunhui" w:date="2022-11-16T15:41:00Z">
        <w:r w:rsidR="00863867" w:rsidDel="0071532A">
          <w:delText xml:space="preserve"> </w:delText>
        </w:r>
      </w:del>
      <w:del w:id="89" w:author="Gu, Chunhui" w:date="2022-11-16T15:40:00Z">
        <w:r w:rsidR="00863867" w:rsidDel="0071532A">
          <w:delText>strong</w:delText>
        </w:r>
      </w:del>
      <w:r w:rsidR="00863867">
        <w:t xml:space="preserve"> </w:t>
      </w:r>
      <w:r w:rsidR="002E628E">
        <w:t>linear</w:t>
      </w:r>
      <w:r w:rsidR="004325CB">
        <w:t xml:space="preserve"> association</w:t>
      </w:r>
      <w:r w:rsidR="00FA1498">
        <w:t xml:space="preserve"> </w:t>
      </w:r>
      <w:r w:rsidR="00847AF3">
        <w:t xml:space="preserve">between protein </w:t>
      </w:r>
      <w:r w:rsidR="009F5FA4">
        <w:t>expression</w:t>
      </w:r>
      <w:r w:rsidR="00847AF3">
        <w:t xml:space="preserve"> and RNA expression </w:t>
      </w:r>
      <w:r w:rsidR="00FA1498">
        <w:t>for</w:t>
      </w:r>
      <w:r w:rsidR="0084661E">
        <w:t xml:space="preserve"> missing proteins </w:t>
      </w:r>
      <w:r w:rsidR="00B10B01">
        <w:t>with RNA products</w:t>
      </w:r>
      <w:r w:rsidR="009F5FA4">
        <w:t xml:space="preserve"> (</w:t>
      </w:r>
      <w:r w:rsidR="00015070">
        <w:t>R</w:t>
      </w:r>
      <w:r w:rsidR="005D5164">
        <w:t>=0.1</w:t>
      </w:r>
      <w:ins w:id="90" w:author="Gu, Chunhui" w:date="2022-11-16T17:10:00Z">
        <w:r w:rsidR="009F1736">
          <w:t>7</w:t>
        </w:r>
      </w:ins>
      <w:del w:id="91" w:author="Gu, Chunhui" w:date="2022-11-16T17:10:00Z">
        <w:r w:rsidR="005D5164" w:rsidDel="009F1736">
          <w:delText>5</w:delText>
        </w:r>
      </w:del>
      <w:r w:rsidR="005D5164">
        <w:t xml:space="preserve">, </w:t>
      </w:r>
      <w:r w:rsidR="009F5FA4">
        <w:t>p = 0.02</w:t>
      </w:r>
      <w:ins w:id="92" w:author="Gu, Chunhui" w:date="2022-11-16T17:11:00Z">
        <w:r w:rsidR="009F1736">
          <w:t>9</w:t>
        </w:r>
      </w:ins>
      <w:del w:id="93" w:author="Gu, Chunhui" w:date="2022-11-16T17:11:00Z">
        <w:r w:rsidR="009F5FA4" w:rsidDel="009F1736">
          <w:delText>5</w:delText>
        </w:r>
      </w:del>
      <w:r w:rsidR="009F5FA4">
        <w:t>)</w:t>
      </w:r>
      <w:ins w:id="94" w:author="Gu, Chunhui" w:date="2022-11-16T15:41:00Z">
        <w:r w:rsidR="0071532A">
          <w:t xml:space="preserve"> </w:t>
        </w:r>
        <w:r w:rsidR="00B31EE2">
          <w:t>but not</w:t>
        </w:r>
      </w:ins>
      <w:del w:id="95" w:author="Gu, Chunhui" w:date="2022-11-16T15:41:00Z">
        <w:r w:rsidR="003A5FF7" w:rsidDel="0071532A">
          <w:delText xml:space="preserve"> </w:delText>
        </w:r>
        <w:commentRangeStart w:id="96"/>
        <w:commentRangeStart w:id="97"/>
        <w:r w:rsidR="003A5FF7" w:rsidDel="0071532A">
          <w:delText>but not</w:delText>
        </w:r>
      </w:del>
      <w:r w:rsidR="003A5FF7">
        <w:t xml:space="preserve"> as strong as </w:t>
      </w:r>
      <w:ins w:id="98" w:author="Gu, Chunhui" w:date="2022-11-16T15:44:00Z">
        <w:r w:rsidR="006E6EC9">
          <w:t xml:space="preserve">in </w:t>
        </w:r>
      </w:ins>
      <w:r w:rsidR="003A5FF7">
        <w:t xml:space="preserve">regular proteins </w:t>
      </w:r>
      <w:commentRangeEnd w:id="96"/>
      <w:r w:rsidR="0041771A">
        <w:rPr>
          <w:rStyle w:val="CommentReference"/>
        </w:rPr>
        <w:commentReference w:id="96"/>
      </w:r>
      <w:commentRangeEnd w:id="97"/>
      <w:r w:rsidR="0091562B">
        <w:rPr>
          <w:rStyle w:val="CommentReference"/>
        </w:rPr>
        <w:commentReference w:id="97"/>
      </w:r>
      <w:r w:rsidR="003A5FF7">
        <w:t>(</w:t>
      </w:r>
      <w:r w:rsidR="00015070">
        <w:t>R</w:t>
      </w:r>
      <w:r w:rsidR="009541A2">
        <w:t>=</w:t>
      </w:r>
      <w:r w:rsidR="00F05BF8">
        <w:t>0.38</w:t>
      </w:r>
      <w:r w:rsidR="00DF19C8">
        <w:t>, p&lt;2</w:t>
      </w:r>
      <w:r w:rsidR="00B8527F">
        <w:t>.2</w:t>
      </w:r>
      <w:r w:rsidR="00DF19C8">
        <w:t>e-16)</w:t>
      </w:r>
      <w:r w:rsidR="00930072">
        <w:t xml:space="preserve">. </w:t>
      </w:r>
      <w:commentRangeStart w:id="99"/>
      <w:commentRangeStart w:id="100"/>
      <w:r w:rsidR="005B462B">
        <w:t xml:space="preserve">Missing proteins gene </w:t>
      </w:r>
      <w:r w:rsidR="005B462B" w:rsidRPr="005B462B">
        <w:t>CTAGE1</w:t>
      </w:r>
      <w:r w:rsidR="005B462B">
        <w:t xml:space="preserve"> were </w:t>
      </w:r>
      <w:r w:rsidR="003E675D">
        <w:t>detected</w:t>
      </w:r>
      <w:r w:rsidR="005B462B">
        <w:t xml:space="preserve"> </w:t>
      </w:r>
      <w:r w:rsidR="00804F3E">
        <w:t>and ha</w:t>
      </w:r>
      <w:r w:rsidR="00380A96">
        <w:t>d</w:t>
      </w:r>
      <w:r w:rsidR="00804F3E">
        <w:t xml:space="preserve"> RNA products</w:t>
      </w:r>
      <w:r w:rsidR="005B462B">
        <w:t xml:space="preserve"> </w:t>
      </w:r>
      <w:r w:rsidR="00285454">
        <w:t xml:space="preserve">in </w:t>
      </w:r>
      <w:r w:rsidR="005B462B">
        <w:t xml:space="preserve">all </w:t>
      </w:r>
      <w:r w:rsidR="00AB539A">
        <w:t xml:space="preserve">6 </w:t>
      </w:r>
      <w:r w:rsidR="00CF73CD">
        <w:t xml:space="preserve">non-outlier </w:t>
      </w:r>
      <w:commentRangeStart w:id="101"/>
      <w:commentRangeStart w:id="102"/>
      <w:r w:rsidR="00AB539A">
        <w:t>samples</w:t>
      </w:r>
      <w:commentRangeEnd w:id="99"/>
      <w:r w:rsidR="0041771A">
        <w:rPr>
          <w:rStyle w:val="CommentReference"/>
        </w:rPr>
        <w:commentReference w:id="99"/>
      </w:r>
      <w:commentRangeEnd w:id="100"/>
      <w:commentRangeEnd w:id="101"/>
      <w:r w:rsidR="0091562B">
        <w:rPr>
          <w:rStyle w:val="CommentReference"/>
        </w:rPr>
        <w:commentReference w:id="100"/>
      </w:r>
      <w:r w:rsidR="0041771A">
        <w:rPr>
          <w:rStyle w:val="CommentReference"/>
        </w:rPr>
        <w:commentReference w:id="101"/>
      </w:r>
      <w:commentRangeEnd w:id="102"/>
      <w:r w:rsidR="0091562B">
        <w:rPr>
          <w:rStyle w:val="CommentReference"/>
        </w:rPr>
        <w:commentReference w:id="102"/>
      </w:r>
      <w:r w:rsidR="00BA1708">
        <w:t>.</w:t>
      </w:r>
    </w:p>
    <w:p w14:paraId="04B6D652" w14:textId="77777777" w:rsidR="0041771A" w:rsidRDefault="0041771A" w:rsidP="008A3609"/>
    <w:p w14:paraId="799DFBB3" w14:textId="6A1A5AB4" w:rsidR="008A3609" w:rsidRDefault="008A3609" w:rsidP="008A3609">
      <w:pPr>
        <w:rPr>
          <w:b/>
          <w:bCs/>
        </w:rPr>
      </w:pPr>
      <w:r>
        <w:rPr>
          <w:b/>
          <w:bCs/>
        </w:rPr>
        <w:lastRenderedPageBreak/>
        <w:t>Discussion</w:t>
      </w:r>
    </w:p>
    <w:p w14:paraId="3CCE05E7" w14:textId="71C73C31" w:rsidR="008A3609" w:rsidRDefault="00720840" w:rsidP="008A3609">
      <w:r>
        <w:t>The</w:t>
      </w:r>
      <w:r w:rsidR="003E0DCB">
        <w:t xml:space="preserve"> highly</w:t>
      </w:r>
      <w:r w:rsidR="00E53D63">
        <w:t>-</w:t>
      </w:r>
      <w:r>
        <w:t xml:space="preserve">truncated expression distribution pattern of missing proteins </w:t>
      </w:r>
      <w:r w:rsidR="00F47988">
        <w:t xml:space="preserve">could be partially explained by the insensitivity </w:t>
      </w:r>
      <w:r w:rsidR="003C0206">
        <w:t>of count-based-MS proteomics in low-abundance proteins</w:t>
      </w:r>
      <w:r w:rsidR="00D529D1">
        <w:t xml:space="preserve"> </w:t>
      </w:r>
      <w:r w:rsidR="00EA1764">
        <w:fldChar w:fldCharType="begin"/>
      </w:r>
      <w:r w:rsidR="00EA1764">
        <w:instrText xml:space="preserve"> ADDIN EN.CITE &lt;EndNote&gt;&lt;Cite&gt;&lt;Author&gt;Lundgren&lt;/Author&gt;&lt;Year&gt;2010&lt;/Year&gt;&lt;RecNum&gt;1356&lt;/RecNum&gt;&lt;DisplayText&gt;[7]&lt;/DisplayText&gt;&lt;record&gt;&lt;rec-number&gt;1356&lt;/rec-number&gt;&lt;foreign-keys&gt;&lt;key app="EN" db-id="r0xazew0qp2esdewpdxpztaasdtvtvds0sw2" timestamp="1668570737"&gt;1356&lt;/key&gt;&lt;/foreign-keys&gt;&lt;ref-type name="Journal Article"&gt;17&lt;/ref-type&gt;&lt;contributors&gt;&lt;authors&gt;&lt;author&gt;Lundgren, D. H.&lt;/author&gt;&lt;author&gt;Hwang, S. I.&lt;/author&gt;&lt;author&gt;Wu, L.&lt;/author&gt;&lt;author&gt;Han, D. K.&lt;/author&gt;&lt;/authors&gt;&lt;/contributors&gt;&lt;auth-address&gt;Department of Cell Biology and Center for Vascular Biology, University of Connecticut Health Center, 263 Farmington Avenue, Farmington, CT 06030, USA.&lt;/auth-address&gt;&lt;titles&gt;&lt;title&gt;Role of spectral counting in quantitative proteomics&lt;/title&gt;&lt;secondary-title&gt;Expert Rev Proteomics&lt;/secondary-title&gt;&lt;/titles&gt;&lt;periodical&gt;&lt;full-title&gt;Expert Rev Proteomics&lt;/full-title&gt;&lt;/periodical&gt;&lt;pages&gt;39-53&lt;/pages&gt;&lt;volume&gt;7&lt;/volume&gt;&lt;number&gt;1&lt;/number&gt;&lt;edition&gt;2010/02/04&lt;/edition&gt;&lt;keywords&gt;&lt;keyword&gt;Databases, Protein&lt;/keyword&gt;&lt;keyword&gt;Mass Spectrometry/*statistics &amp;amp; numerical data&lt;/keyword&gt;&lt;keyword&gt;Models, Statistical&lt;/keyword&gt;&lt;keyword&gt;Proteomics/*methods/standards&lt;/keyword&gt;&lt;keyword&gt;Spectrum Analysis/statistics &amp;amp; numerical data&lt;/keyword&gt;&lt;/keywords&gt;&lt;dates&gt;&lt;year&gt;2010&lt;/year&gt;&lt;pub-dates&gt;&lt;date&gt;Feb&lt;/date&gt;&lt;/pub-dates&gt;&lt;/dates&gt;&lt;isbn&gt;1478-9450&lt;/isbn&gt;&lt;accession-num&gt;20121475&lt;/accession-num&gt;&lt;urls&gt;&lt;/urls&gt;&lt;electronic-resource-num&gt;10.1586/epr.09.69&lt;/electronic-resource-num&gt;&lt;remote-database-provider&gt;NLM&lt;/remote-database-provider&gt;&lt;language&gt;eng&lt;/language&gt;&lt;/record&gt;&lt;/Cite&gt;&lt;/EndNote&gt;</w:instrText>
      </w:r>
      <w:r w:rsidR="00EA1764">
        <w:fldChar w:fldCharType="separate"/>
      </w:r>
      <w:r w:rsidR="00EA1764">
        <w:rPr>
          <w:noProof/>
        </w:rPr>
        <w:t>[7]</w:t>
      </w:r>
      <w:r w:rsidR="00EA1764">
        <w:fldChar w:fldCharType="end"/>
      </w:r>
      <w:r w:rsidR="00905F99">
        <w:t xml:space="preserve">. </w:t>
      </w:r>
      <w:r w:rsidR="00EA1764">
        <w:t xml:space="preserve">However, </w:t>
      </w:r>
      <w:r w:rsidR="004D2F19">
        <w:t>this cannot explain</w:t>
      </w:r>
      <w:r w:rsidR="00DB089C">
        <w:t xml:space="preserve"> </w:t>
      </w:r>
      <w:r w:rsidR="00EF48D3">
        <w:t>alone</w:t>
      </w:r>
      <w:r w:rsidR="00E17F0C">
        <w:t xml:space="preserve"> by seeing</w:t>
      </w:r>
      <w:r w:rsidR="00A420C7">
        <w:t xml:space="preserve"> </w:t>
      </w:r>
      <w:r w:rsidR="007877AF">
        <w:t xml:space="preserve">only a </w:t>
      </w:r>
      <w:r w:rsidR="00AD5E46">
        <w:t>mild</w:t>
      </w:r>
      <w:r w:rsidR="00A6523A">
        <w:t xml:space="preserve"> truncated pattern </w:t>
      </w:r>
      <w:r w:rsidR="006C4DD3">
        <w:t xml:space="preserve">in </w:t>
      </w:r>
      <w:r w:rsidR="002807BC">
        <w:t>regular protein</w:t>
      </w:r>
      <w:r w:rsidR="001B7939">
        <w:t>s</w:t>
      </w:r>
      <w:r w:rsidR="00597308">
        <w:t>.</w:t>
      </w:r>
      <w:r w:rsidR="00034121">
        <w:t xml:space="preserve"> </w:t>
      </w:r>
      <w:r w:rsidR="00BD0DA0">
        <w:t>The</w:t>
      </w:r>
      <w:r w:rsidR="00804005">
        <w:t xml:space="preserve"> </w:t>
      </w:r>
      <w:r w:rsidR="00AF73F2">
        <w:t>either</w:t>
      </w:r>
      <w:r w:rsidR="003D533F">
        <w:t>-feast</w:t>
      </w:r>
      <w:r w:rsidR="00A12286">
        <w:t>-</w:t>
      </w:r>
      <w:r w:rsidR="003D533F">
        <w:t>or-famine</w:t>
      </w:r>
      <w:r w:rsidR="00A12286">
        <w:t xml:space="preserve"> </w:t>
      </w:r>
      <w:r w:rsidR="00D06405">
        <w:t>expression</w:t>
      </w:r>
      <w:r w:rsidR="00321E59">
        <w:t xml:space="preserve"> pattern in</w:t>
      </w:r>
      <w:r w:rsidR="00DE058D">
        <w:t xml:space="preserve"> m</w:t>
      </w:r>
      <w:r w:rsidR="008A3609">
        <w:t xml:space="preserve">issing proteins </w:t>
      </w:r>
      <w:r w:rsidR="00C83012">
        <w:t xml:space="preserve">in this study </w:t>
      </w:r>
      <w:r w:rsidR="005E2E7F">
        <w:t>suggest</w:t>
      </w:r>
      <w:r w:rsidR="00257A8A">
        <w:t>ed</w:t>
      </w:r>
      <w:r w:rsidR="00751147">
        <w:t xml:space="preserve"> that </w:t>
      </w:r>
      <w:commentRangeStart w:id="103"/>
      <w:commentRangeStart w:id="104"/>
      <w:r w:rsidR="00A513F3">
        <w:t xml:space="preserve">the </w:t>
      </w:r>
      <w:r w:rsidR="000A1499">
        <w:t xml:space="preserve">detected </w:t>
      </w:r>
      <w:r w:rsidR="00A513F3">
        <w:t>missing protein</w:t>
      </w:r>
      <w:r w:rsidR="00C17E43">
        <w:t xml:space="preserve"> </w:t>
      </w:r>
      <w:r w:rsidR="00751147">
        <w:t>is</w:t>
      </w:r>
      <w:r w:rsidR="00282467">
        <w:t xml:space="preserve"> very likely to be </w:t>
      </w:r>
      <w:r w:rsidR="007522B9">
        <w:t>disease-specific</w:t>
      </w:r>
      <w:r w:rsidR="00F85AA8">
        <w:t xml:space="preserve"> proteins</w:t>
      </w:r>
      <w:commentRangeEnd w:id="103"/>
      <w:r w:rsidR="00C64C4A">
        <w:rPr>
          <w:rStyle w:val="CommentReference"/>
        </w:rPr>
        <w:commentReference w:id="103"/>
      </w:r>
      <w:commentRangeEnd w:id="104"/>
      <w:r w:rsidR="00653F91">
        <w:rPr>
          <w:rStyle w:val="CommentReference"/>
        </w:rPr>
        <w:commentReference w:id="104"/>
      </w:r>
      <w:r w:rsidR="00225DB5">
        <w:t xml:space="preserve">. </w:t>
      </w:r>
      <w:ins w:id="105" w:author="Gu, Chunhui" w:date="2022-11-16T15:24:00Z">
        <w:r w:rsidR="006C54E9">
          <w:t xml:space="preserve">The </w:t>
        </w:r>
      </w:ins>
      <w:ins w:id="106" w:author="Gu, Chunhui" w:date="2022-11-16T15:25:00Z">
        <w:r w:rsidR="006C54E9">
          <w:t>significant association between RNA-Seq and proteomics</w:t>
        </w:r>
      </w:ins>
      <w:ins w:id="107" w:author="Gu, Chunhui" w:date="2022-11-16T15:57:00Z">
        <w:r w:rsidR="00953723">
          <w:t xml:space="preserve">. </w:t>
        </w:r>
      </w:ins>
      <w:r w:rsidR="003D4A0F">
        <w:t>The detection</w:t>
      </w:r>
      <w:ins w:id="108" w:author="Gu, Chunhui" w:date="2022-11-16T17:23:00Z">
        <w:r w:rsidR="000A09EB">
          <w:t>s</w:t>
        </w:r>
      </w:ins>
      <w:r w:rsidR="003D4A0F">
        <w:t xml:space="preserve"> </w:t>
      </w:r>
      <w:r w:rsidR="000C1070">
        <w:t xml:space="preserve">of </w:t>
      </w:r>
      <w:r w:rsidR="00AC2DE2">
        <w:t>missing proteins</w:t>
      </w:r>
      <w:del w:id="109" w:author="Gu, Chunhui" w:date="2022-11-16T17:21:00Z">
        <w:r w:rsidR="00AC2DE2" w:rsidDel="00BC0999">
          <w:delText xml:space="preserve"> prod</w:delText>
        </w:r>
      </w:del>
      <w:del w:id="110" w:author="Gu, Chunhui" w:date="2022-11-16T17:20:00Z">
        <w:r w:rsidR="00AC2DE2" w:rsidDel="00BC0999">
          <w:delText>uct</w:delText>
        </w:r>
      </w:del>
      <w:ins w:id="111" w:author="Gu, Chunhui" w:date="2022-11-16T17:20:00Z">
        <w:r w:rsidR="00EE7E45">
          <w:t>, such as</w:t>
        </w:r>
      </w:ins>
      <w:r w:rsidR="000C1070">
        <w:t xml:space="preserve"> </w:t>
      </w:r>
      <w:commentRangeStart w:id="112"/>
      <w:commentRangeStart w:id="113"/>
      <w:r w:rsidR="000C1070" w:rsidRPr="000C1070">
        <w:t>Q9HC47</w:t>
      </w:r>
      <w:r w:rsidR="00EC7B94">
        <w:t xml:space="preserve"> (</w:t>
      </w:r>
      <w:r w:rsidR="00EC7B94" w:rsidRPr="005B462B">
        <w:t>CTAGE1</w:t>
      </w:r>
      <w:r w:rsidR="00EC7B94">
        <w:t>)</w:t>
      </w:r>
      <w:ins w:id="114" w:author="Gu, Chunhui" w:date="2022-11-16T17:20:00Z">
        <w:r w:rsidR="00A812DC">
          <w:t xml:space="preserve">, </w:t>
        </w:r>
      </w:ins>
      <w:ins w:id="115" w:author="Gu, Chunhui" w:date="2022-11-16T17:23:00Z">
        <w:r w:rsidR="00FD208B">
          <w:t>were</w:t>
        </w:r>
      </w:ins>
      <w:ins w:id="116" w:author="Gu, Chunhui" w:date="2022-11-16T17:20:00Z">
        <w:r w:rsidR="00A812DC">
          <w:t xml:space="preserve"> </w:t>
        </w:r>
      </w:ins>
      <w:del w:id="117" w:author="Gu, Chunhui" w:date="2022-11-16T17:20:00Z">
        <w:r w:rsidR="00113079" w:rsidDel="00A812DC">
          <w:delText xml:space="preserve"> </w:delText>
        </w:r>
      </w:del>
      <w:commentRangeEnd w:id="112"/>
      <w:r w:rsidR="00C64C4A">
        <w:rPr>
          <w:rStyle w:val="CommentReference"/>
        </w:rPr>
        <w:commentReference w:id="112"/>
      </w:r>
      <w:commentRangeEnd w:id="113"/>
      <w:r w:rsidR="00701B2E">
        <w:rPr>
          <w:rStyle w:val="CommentReference"/>
        </w:rPr>
        <w:commentReference w:id="113"/>
      </w:r>
      <w:del w:id="118" w:author="Gu, Chunhui" w:date="2022-11-16T17:20:00Z">
        <w:r w:rsidR="005E2887" w:rsidDel="00A812DC">
          <w:delText xml:space="preserve">and </w:delText>
        </w:r>
      </w:del>
      <w:r w:rsidR="005E2887">
        <w:t>support</w:t>
      </w:r>
      <w:ins w:id="119" w:author="Gu, Chunhui" w:date="2022-11-16T17:20:00Z">
        <w:r w:rsidR="00A812DC">
          <w:t>ed</w:t>
        </w:r>
      </w:ins>
      <w:r w:rsidR="005E2887">
        <w:t xml:space="preserve"> </w:t>
      </w:r>
      <w:ins w:id="120" w:author="Gu, Chunhui" w:date="2022-11-16T17:20:00Z">
        <w:r w:rsidR="00A812DC">
          <w:t>by</w:t>
        </w:r>
      </w:ins>
      <w:del w:id="121" w:author="Gu, Chunhui" w:date="2022-11-16T17:20:00Z">
        <w:r w:rsidR="005E2887" w:rsidDel="00A812DC">
          <w:delText>from</w:delText>
        </w:r>
      </w:del>
      <w:r w:rsidR="005E2887">
        <w:t xml:space="preserve"> </w:t>
      </w:r>
      <w:ins w:id="122" w:author="Gu, Chunhui" w:date="2022-11-16T17:21:00Z">
        <w:r w:rsidR="005F4DC5">
          <w:t>the</w:t>
        </w:r>
      </w:ins>
      <w:ins w:id="123" w:author="Gu, Chunhui" w:date="2022-11-16T17:22:00Z">
        <w:r w:rsidR="00DC00CF">
          <w:t xml:space="preserve"> </w:t>
        </w:r>
        <w:r w:rsidR="00DF76D1">
          <w:t xml:space="preserve">clear </w:t>
        </w:r>
      </w:ins>
      <w:ins w:id="124" w:author="Gu, Chunhui" w:date="2022-11-16T17:21:00Z">
        <w:r w:rsidR="005F4DC5">
          <w:t xml:space="preserve">association between proteomics and </w:t>
        </w:r>
      </w:ins>
      <w:r w:rsidR="005E2887">
        <w:t>RNA-Seq</w:t>
      </w:r>
      <w:r w:rsidR="00BE7811">
        <w:t xml:space="preserve"> </w:t>
      </w:r>
      <w:r w:rsidR="005211D6">
        <w:t>data</w:t>
      </w:r>
      <w:r w:rsidR="00BE7811">
        <w:t xml:space="preserve"> </w:t>
      </w:r>
      <w:del w:id="125" w:author="Gu, Chunhui" w:date="2022-11-16T17:23:00Z">
        <w:r w:rsidR="009F069E" w:rsidDel="000A09EB">
          <w:delText xml:space="preserve">gave strong evidence for its existence </w:delText>
        </w:r>
      </w:del>
      <w:r w:rsidR="009F069E">
        <w:t>in gastric cancer</w:t>
      </w:r>
      <w:r w:rsidR="000D4358">
        <w:t xml:space="preserve"> and</w:t>
      </w:r>
      <w:ins w:id="126" w:author="Gu, Chunhui" w:date="2022-11-16T17:23:00Z">
        <w:r w:rsidR="00D76AA0">
          <w:t xml:space="preserve"> </w:t>
        </w:r>
      </w:ins>
      <w:ins w:id="127" w:author="Gu, Chunhui" w:date="2022-11-16T17:24:00Z">
        <w:r w:rsidR="00D76AA0">
          <w:t>should be</w:t>
        </w:r>
        <w:r w:rsidR="00DD4F94">
          <w:t xml:space="preserve"> further</w:t>
        </w:r>
        <w:r w:rsidR="00D76AA0">
          <w:t xml:space="preserve"> explore</w:t>
        </w:r>
        <w:r w:rsidR="00DD4F94">
          <w:t>d</w:t>
        </w:r>
        <w:r w:rsidR="00D76AA0">
          <w:t xml:space="preserve"> </w:t>
        </w:r>
      </w:ins>
      <w:ins w:id="128" w:author="Gu, Chunhui" w:date="2022-11-16T17:25:00Z">
        <w:r w:rsidR="000031B3">
          <w:t>their</w:t>
        </w:r>
      </w:ins>
      <w:del w:id="129" w:author="Gu, Chunhui" w:date="2022-11-16T17:23:00Z">
        <w:r w:rsidR="000D4358" w:rsidDel="00D76AA0">
          <w:delText xml:space="preserve"> </w:delText>
        </w:r>
        <w:r w:rsidR="00966337" w:rsidDel="00D76AA0">
          <w:delText>may be a</w:delText>
        </w:r>
      </w:del>
      <w:r w:rsidR="00966337">
        <w:t xml:space="preserve"> potential</w:t>
      </w:r>
      <w:ins w:id="130" w:author="Gu, Chunhui" w:date="2022-11-16T17:25:00Z">
        <w:r w:rsidR="000031B3">
          <w:t xml:space="preserve"> as</w:t>
        </w:r>
      </w:ins>
      <w:r w:rsidR="000D4358">
        <w:t xml:space="preserve"> biomarker</w:t>
      </w:r>
      <w:ins w:id="131" w:author="Gu, Chunhui" w:date="2022-11-16T17:25:00Z">
        <w:r w:rsidR="007F5D7A">
          <w:t>s</w:t>
        </w:r>
      </w:ins>
      <w:r w:rsidR="000D4358">
        <w:t xml:space="preserve"> in gastric</w:t>
      </w:r>
      <w:r w:rsidR="00A81B06">
        <w:t xml:space="preserve"> cancer </w:t>
      </w:r>
      <w:commentRangeStart w:id="132"/>
      <w:commentRangeStart w:id="133"/>
      <w:r w:rsidR="00A81B06">
        <w:t>screening</w:t>
      </w:r>
      <w:commentRangeEnd w:id="132"/>
      <w:r w:rsidR="009C3C64">
        <w:rPr>
          <w:rStyle w:val="CommentReference"/>
        </w:rPr>
        <w:commentReference w:id="132"/>
      </w:r>
      <w:commentRangeEnd w:id="133"/>
      <w:r w:rsidR="00377A30">
        <w:rPr>
          <w:rStyle w:val="CommentReference"/>
        </w:rPr>
        <w:commentReference w:id="133"/>
      </w:r>
      <w:r w:rsidR="009F069E">
        <w:t>.</w:t>
      </w:r>
    </w:p>
    <w:p w14:paraId="1DB0CE77" w14:textId="22ED7DCE" w:rsidR="00665577" w:rsidRDefault="00665577" w:rsidP="008A3609"/>
    <w:p w14:paraId="0C0001C2" w14:textId="7750329C" w:rsidR="00665577" w:rsidRDefault="00665577" w:rsidP="008A3609"/>
    <w:p w14:paraId="0D1695AE" w14:textId="0D036452" w:rsidR="00665577" w:rsidRPr="00614A0F" w:rsidRDefault="00665577" w:rsidP="00665577">
      <w:pPr>
        <w:rPr>
          <w:sz w:val="21"/>
          <w:szCs w:val="21"/>
        </w:rPr>
      </w:pPr>
      <w:r w:rsidRPr="00614A0F">
        <w:rPr>
          <w:sz w:val="21"/>
          <w:szCs w:val="21"/>
        </w:rPr>
        <w:t>Table 1.  The proportion</w:t>
      </w:r>
      <w:r w:rsidR="007F46E9" w:rsidRPr="00614A0F">
        <w:rPr>
          <w:sz w:val="21"/>
          <w:szCs w:val="21"/>
        </w:rPr>
        <w:t>s</w:t>
      </w:r>
      <w:r w:rsidRPr="00614A0F">
        <w:rPr>
          <w:sz w:val="21"/>
          <w:szCs w:val="21"/>
        </w:rPr>
        <w:t xml:space="preserve"> of proteins products with RNA products for missing proteins and </w:t>
      </w:r>
      <w:r w:rsidR="00B64314" w:rsidRPr="00614A0F">
        <w:rPr>
          <w:sz w:val="21"/>
          <w:szCs w:val="21"/>
        </w:rPr>
        <w:t>regular proteins</w:t>
      </w:r>
    </w:p>
    <w:p w14:paraId="5AB28148" w14:textId="77777777" w:rsidR="00665577" w:rsidRDefault="00665577" w:rsidP="008A3609"/>
    <w:tbl>
      <w:tblPr>
        <w:tblStyle w:val="TableGrid"/>
        <w:tblW w:w="10368" w:type="dxa"/>
        <w:jc w:val="center"/>
        <w:tblLayout w:type="fixed"/>
        <w:tblLook w:val="0000" w:firstRow="0" w:lastRow="0" w:firstColumn="0" w:lastColumn="0" w:noHBand="0" w:noVBand="0"/>
        <w:tblPrChange w:id="134" w:author="Irajizad,Ehsan" w:date="2022-11-16T13:30:00Z">
          <w:tblPr>
            <w:tblStyle w:val="TableGrid"/>
            <w:tblW w:w="10368" w:type="dxa"/>
            <w:jc w:val="center"/>
            <w:tblLayout w:type="fixed"/>
            <w:tblLook w:val="0000" w:firstRow="0" w:lastRow="0" w:firstColumn="0" w:lastColumn="0" w:noHBand="0" w:noVBand="0"/>
          </w:tblPr>
        </w:tblPrChange>
      </w:tblPr>
      <w:tblGrid>
        <w:gridCol w:w="864"/>
        <w:gridCol w:w="864"/>
        <w:gridCol w:w="864"/>
        <w:gridCol w:w="864"/>
        <w:gridCol w:w="864"/>
        <w:gridCol w:w="864"/>
        <w:gridCol w:w="864"/>
        <w:gridCol w:w="864"/>
        <w:gridCol w:w="864"/>
        <w:gridCol w:w="864"/>
        <w:gridCol w:w="864"/>
        <w:gridCol w:w="864"/>
        <w:tblGridChange w:id="135">
          <w:tblGrid>
            <w:gridCol w:w="864"/>
            <w:gridCol w:w="864"/>
            <w:gridCol w:w="864"/>
            <w:gridCol w:w="864"/>
            <w:gridCol w:w="864"/>
            <w:gridCol w:w="864"/>
            <w:gridCol w:w="864"/>
            <w:gridCol w:w="864"/>
            <w:gridCol w:w="864"/>
            <w:gridCol w:w="864"/>
            <w:gridCol w:w="864"/>
            <w:gridCol w:w="864"/>
          </w:tblGrid>
        </w:tblGridChange>
      </w:tblGrid>
      <w:tr w:rsidR="00CA2DFB" w:rsidRPr="009700FF" w14:paraId="483869D3" w14:textId="77777777" w:rsidTr="009700FF">
        <w:trPr>
          <w:trHeight w:val="288"/>
          <w:jc w:val="center"/>
          <w:trPrChange w:id="136" w:author="Irajizad,Ehsan" w:date="2022-11-16T13:30:00Z">
            <w:trPr>
              <w:trHeight w:val="288"/>
              <w:jc w:val="center"/>
            </w:trPr>
          </w:trPrChange>
        </w:trPr>
        <w:tc>
          <w:tcPr>
            <w:tcW w:w="864" w:type="dxa"/>
            <w:vAlign w:val="center"/>
            <w:tcPrChange w:id="137" w:author="Irajizad,Ehsan" w:date="2022-11-16T13:30:00Z">
              <w:tcPr>
                <w:tcW w:w="864" w:type="dxa"/>
              </w:tcPr>
            </w:tcPrChange>
          </w:tcPr>
          <w:p w14:paraId="0677B770" w14:textId="77777777" w:rsidR="00590B5F" w:rsidRPr="009700FF" w:rsidRDefault="00590B5F">
            <w:pPr>
              <w:jc w:val="center"/>
              <w:rPr>
                <w:rFonts w:ascii="Arial" w:hAnsi="Arial" w:cs="Arial"/>
                <w:sz w:val="14"/>
                <w:szCs w:val="14"/>
                <w:rPrChange w:id="138" w:author="Irajizad,Ehsan" w:date="2022-11-16T13:30:00Z">
                  <w:rPr>
                    <w:sz w:val="13"/>
                    <w:szCs w:val="13"/>
                  </w:rPr>
                </w:rPrChange>
              </w:rPr>
              <w:pPrChange w:id="139" w:author="Irajizad,Ehsan" w:date="2022-11-16T13:30:00Z">
                <w:pPr>
                  <w:jc w:val="right"/>
                </w:pPr>
              </w:pPrChange>
            </w:pPr>
          </w:p>
        </w:tc>
        <w:tc>
          <w:tcPr>
            <w:tcW w:w="864" w:type="dxa"/>
            <w:vAlign w:val="center"/>
            <w:tcPrChange w:id="140" w:author="Irajizad,Ehsan" w:date="2022-11-16T13:30:00Z">
              <w:tcPr>
                <w:tcW w:w="864" w:type="dxa"/>
              </w:tcPr>
            </w:tcPrChange>
          </w:tcPr>
          <w:p w14:paraId="39C4EE79" w14:textId="77777777" w:rsidR="00590B5F" w:rsidRPr="009700FF" w:rsidRDefault="00590B5F">
            <w:pPr>
              <w:jc w:val="center"/>
              <w:rPr>
                <w:rFonts w:ascii="Arial" w:hAnsi="Arial" w:cs="Arial"/>
                <w:sz w:val="14"/>
                <w:szCs w:val="14"/>
                <w:rPrChange w:id="141" w:author="Irajizad,Ehsan" w:date="2022-11-16T13:30:00Z">
                  <w:rPr>
                    <w:sz w:val="13"/>
                    <w:szCs w:val="13"/>
                  </w:rPr>
                </w:rPrChange>
              </w:rPr>
              <w:pPrChange w:id="142" w:author="Irajizad,Ehsan" w:date="2022-11-16T13:30:00Z">
                <w:pPr>
                  <w:jc w:val="right"/>
                </w:pPr>
              </w:pPrChange>
            </w:pPr>
          </w:p>
        </w:tc>
        <w:tc>
          <w:tcPr>
            <w:tcW w:w="864" w:type="dxa"/>
            <w:vAlign w:val="center"/>
            <w:tcPrChange w:id="143" w:author="Irajizad,Ehsan" w:date="2022-11-16T13:30:00Z">
              <w:tcPr>
                <w:tcW w:w="864" w:type="dxa"/>
              </w:tcPr>
            </w:tcPrChange>
          </w:tcPr>
          <w:p w14:paraId="52FD66EE" w14:textId="60812F93" w:rsidR="00590B5F" w:rsidRPr="009700FF" w:rsidRDefault="00590B5F">
            <w:pPr>
              <w:jc w:val="center"/>
              <w:rPr>
                <w:rFonts w:ascii="Arial" w:hAnsi="Arial" w:cs="Arial"/>
                <w:b/>
                <w:bCs/>
                <w:sz w:val="14"/>
                <w:szCs w:val="14"/>
                <w:rPrChange w:id="144" w:author="Irajizad,Ehsan" w:date="2022-11-16T13:30:00Z">
                  <w:rPr>
                    <w:b/>
                    <w:bCs/>
                    <w:sz w:val="13"/>
                    <w:szCs w:val="13"/>
                  </w:rPr>
                </w:rPrChange>
              </w:rPr>
              <w:pPrChange w:id="145" w:author="Irajizad,Ehsan" w:date="2022-11-16T13:30:00Z">
                <w:pPr>
                  <w:jc w:val="right"/>
                </w:pPr>
              </w:pPrChange>
            </w:pPr>
            <w:del w:id="146" w:author="Irajizad,Ehsan" w:date="2022-11-16T13:31:00Z">
              <w:r w:rsidRPr="009700FF" w:rsidDel="009700FF">
                <w:rPr>
                  <w:rFonts w:ascii="Arial" w:hAnsi="Arial" w:cs="Arial"/>
                  <w:b/>
                  <w:bCs/>
                  <w:sz w:val="14"/>
                  <w:szCs w:val="14"/>
                  <w:rPrChange w:id="147" w:author="Irajizad,Ehsan" w:date="2022-11-16T13:30:00Z">
                    <w:rPr>
                      <w:b/>
                      <w:bCs/>
                      <w:sz w:val="13"/>
                      <w:szCs w:val="13"/>
                    </w:rPr>
                  </w:rPrChange>
                </w:rPr>
                <w:delText>IP0981</w:delText>
              </w:r>
            </w:del>
            <w:ins w:id="148" w:author="Irajizad,Ehsan" w:date="2022-11-16T13:31:00Z">
              <w:r w:rsidR="009700FF">
                <w:rPr>
                  <w:rFonts w:ascii="Arial" w:hAnsi="Arial" w:cs="Arial"/>
                  <w:b/>
                  <w:bCs/>
                  <w:sz w:val="14"/>
                  <w:szCs w:val="14"/>
                </w:rPr>
                <w:t>Sample 1</w:t>
              </w:r>
            </w:ins>
            <w:del w:id="149" w:author="Irajizad,Ehsan" w:date="2022-11-16T13:31:00Z">
              <w:r w:rsidR="00C5685B" w:rsidRPr="009700FF" w:rsidDel="009700FF">
                <w:rPr>
                  <w:rFonts w:ascii="Arial" w:hAnsi="Arial" w:cs="Arial"/>
                  <w:b/>
                  <w:bCs/>
                  <w:sz w:val="14"/>
                  <w:szCs w:val="14"/>
                  <w:rPrChange w:id="150" w:author="Irajizad,Ehsan" w:date="2022-11-16T13:30:00Z">
                    <w:rPr>
                      <w:b/>
                      <w:bCs/>
                      <w:sz w:val="13"/>
                      <w:szCs w:val="13"/>
                    </w:rPr>
                  </w:rPrChange>
                </w:rPr>
                <w:delText>*</w:delText>
              </w:r>
            </w:del>
          </w:p>
        </w:tc>
        <w:tc>
          <w:tcPr>
            <w:tcW w:w="864" w:type="dxa"/>
            <w:vAlign w:val="center"/>
            <w:tcPrChange w:id="151" w:author="Irajizad,Ehsan" w:date="2022-11-16T13:30:00Z">
              <w:tcPr>
                <w:tcW w:w="864" w:type="dxa"/>
              </w:tcPr>
            </w:tcPrChange>
          </w:tcPr>
          <w:p w14:paraId="5E62A388" w14:textId="6A807515" w:rsidR="00590B5F" w:rsidRPr="009700FF" w:rsidRDefault="009700FF">
            <w:pPr>
              <w:jc w:val="center"/>
              <w:rPr>
                <w:rFonts w:ascii="Arial" w:hAnsi="Arial" w:cs="Arial"/>
                <w:b/>
                <w:bCs/>
                <w:sz w:val="14"/>
                <w:szCs w:val="14"/>
                <w:rPrChange w:id="152" w:author="Irajizad,Ehsan" w:date="2022-11-16T13:30:00Z">
                  <w:rPr>
                    <w:b/>
                    <w:bCs/>
                    <w:sz w:val="13"/>
                    <w:szCs w:val="13"/>
                  </w:rPr>
                </w:rPrChange>
              </w:rPr>
              <w:pPrChange w:id="153" w:author="Irajizad,Ehsan" w:date="2022-11-16T13:30:00Z">
                <w:pPr>
                  <w:jc w:val="right"/>
                </w:pPr>
              </w:pPrChange>
            </w:pPr>
            <w:ins w:id="154" w:author="Irajizad,Ehsan" w:date="2022-11-16T13:31:00Z">
              <w:r>
                <w:rPr>
                  <w:rFonts w:ascii="Arial" w:hAnsi="Arial" w:cs="Arial"/>
                  <w:b/>
                  <w:bCs/>
                  <w:sz w:val="14"/>
                  <w:szCs w:val="14"/>
                </w:rPr>
                <w:t xml:space="preserve">Sample </w:t>
              </w:r>
            </w:ins>
            <w:del w:id="155" w:author="Irajizad,Ehsan" w:date="2022-11-16T13:31:00Z">
              <w:r w:rsidR="00590B5F" w:rsidRPr="009700FF" w:rsidDel="009700FF">
                <w:rPr>
                  <w:rFonts w:ascii="Arial" w:hAnsi="Arial" w:cs="Arial"/>
                  <w:b/>
                  <w:bCs/>
                  <w:sz w:val="14"/>
                  <w:szCs w:val="14"/>
                  <w:rPrChange w:id="156" w:author="Irajizad,Ehsan" w:date="2022-11-16T13:30:00Z">
                    <w:rPr>
                      <w:b/>
                      <w:bCs/>
                      <w:sz w:val="13"/>
                      <w:szCs w:val="13"/>
                    </w:rPr>
                  </w:rPrChange>
                </w:rPr>
                <w:delText>IP098</w:delText>
              </w:r>
            </w:del>
            <w:ins w:id="157" w:author="Irajizad,Ehsan" w:date="2022-11-16T13:31:00Z">
              <w:r>
                <w:rPr>
                  <w:rFonts w:ascii="Arial" w:hAnsi="Arial" w:cs="Arial"/>
                  <w:b/>
                  <w:bCs/>
                  <w:sz w:val="14"/>
                  <w:szCs w:val="14"/>
                </w:rPr>
                <w:t>2</w:t>
              </w:r>
            </w:ins>
            <w:del w:id="158" w:author="Irajizad,Ehsan" w:date="2022-11-16T13:31:00Z">
              <w:r w:rsidR="00590B5F" w:rsidRPr="009700FF" w:rsidDel="009700FF">
                <w:rPr>
                  <w:rFonts w:ascii="Arial" w:hAnsi="Arial" w:cs="Arial"/>
                  <w:b/>
                  <w:bCs/>
                  <w:sz w:val="14"/>
                  <w:szCs w:val="14"/>
                  <w:rPrChange w:id="159" w:author="Irajizad,Ehsan" w:date="2022-11-16T13:30:00Z">
                    <w:rPr>
                      <w:b/>
                      <w:bCs/>
                      <w:sz w:val="13"/>
                      <w:szCs w:val="13"/>
                    </w:rPr>
                  </w:rPrChange>
                </w:rPr>
                <w:delText>2</w:delText>
              </w:r>
            </w:del>
          </w:p>
        </w:tc>
        <w:tc>
          <w:tcPr>
            <w:tcW w:w="864" w:type="dxa"/>
            <w:vAlign w:val="center"/>
            <w:tcPrChange w:id="160" w:author="Irajizad,Ehsan" w:date="2022-11-16T13:30:00Z">
              <w:tcPr>
                <w:tcW w:w="864" w:type="dxa"/>
              </w:tcPr>
            </w:tcPrChange>
          </w:tcPr>
          <w:p w14:paraId="092887E7" w14:textId="6A4815FD" w:rsidR="00590B5F" w:rsidRPr="009700FF" w:rsidRDefault="009700FF">
            <w:pPr>
              <w:jc w:val="center"/>
              <w:rPr>
                <w:rFonts w:ascii="Arial" w:hAnsi="Arial" w:cs="Arial"/>
                <w:b/>
                <w:bCs/>
                <w:sz w:val="14"/>
                <w:szCs w:val="14"/>
                <w:rPrChange w:id="161" w:author="Irajizad,Ehsan" w:date="2022-11-16T13:30:00Z">
                  <w:rPr>
                    <w:b/>
                    <w:bCs/>
                    <w:sz w:val="13"/>
                    <w:szCs w:val="13"/>
                  </w:rPr>
                </w:rPrChange>
              </w:rPr>
              <w:pPrChange w:id="162" w:author="Irajizad,Ehsan" w:date="2022-11-16T13:30:00Z">
                <w:pPr>
                  <w:jc w:val="right"/>
                </w:pPr>
              </w:pPrChange>
            </w:pPr>
            <w:ins w:id="163" w:author="Irajizad,Ehsan" w:date="2022-11-16T13:31:00Z">
              <w:r>
                <w:rPr>
                  <w:rFonts w:ascii="Arial" w:hAnsi="Arial" w:cs="Arial"/>
                  <w:b/>
                  <w:bCs/>
                  <w:sz w:val="14"/>
                  <w:szCs w:val="14"/>
                </w:rPr>
                <w:t xml:space="preserve">Sample </w:t>
              </w:r>
            </w:ins>
            <w:del w:id="164" w:author="Irajizad,Ehsan" w:date="2022-11-16T13:31:00Z">
              <w:r w:rsidR="00590B5F" w:rsidRPr="009700FF" w:rsidDel="009700FF">
                <w:rPr>
                  <w:rFonts w:ascii="Arial" w:hAnsi="Arial" w:cs="Arial"/>
                  <w:b/>
                  <w:bCs/>
                  <w:sz w:val="14"/>
                  <w:szCs w:val="14"/>
                  <w:rPrChange w:id="165" w:author="Irajizad,Ehsan" w:date="2022-11-16T13:30:00Z">
                    <w:rPr>
                      <w:b/>
                      <w:bCs/>
                      <w:sz w:val="13"/>
                      <w:szCs w:val="13"/>
                    </w:rPr>
                  </w:rPrChange>
                </w:rPr>
                <w:delText>IP099</w:delText>
              </w:r>
            </w:del>
            <w:ins w:id="166" w:author="Irajizad,Ehsan" w:date="2022-11-16T13:31:00Z">
              <w:r>
                <w:rPr>
                  <w:rFonts w:ascii="Arial" w:hAnsi="Arial" w:cs="Arial"/>
                  <w:b/>
                  <w:bCs/>
                  <w:sz w:val="14"/>
                  <w:szCs w:val="14"/>
                </w:rPr>
                <w:t>3</w:t>
              </w:r>
            </w:ins>
            <w:del w:id="167" w:author="Irajizad,Ehsan" w:date="2022-11-16T13:31:00Z">
              <w:r w:rsidR="00590B5F" w:rsidRPr="009700FF" w:rsidDel="009700FF">
                <w:rPr>
                  <w:rFonts w:ascii="Arial" w:hAnsi="Arial" w:cs="Arial"/>
                  <w:b/>
                  <w:bCs/>
                  <w:sz w:val="14"/>
                  <w:szCs w:val="14"/>
                  <w:rPrChange w:id="168" w:author="Irajizad,Ehsan" w:date="2022-11-16T13:30:00Z">
                    <w:rPr>
                      <w:b/>
                      <w:bCs/>
                      <w:sz w:val="13"/>
                      <w:szCs w:val="13"/>
                    </w:rPr>
                  </w:rPrChange>
                </w:rPr>
                <w:delText>3</w:delText>
              </w:r>
            </w:del>
          </w:p>
        </w:tc>
        <w:tc>
          <w:tcPr>
            <w:tcW w:w="864" w:type="dxa"/>
            <w:vAlign w:val="center"/>
            <w:tcPrChange w:id="169" w:author="Irajizad,Ehsan" w:date="2022-11-16T13:30:00Z">
              <w:tcPr>
                <w:tcW w:w="864" w:type="dxa"/>
              </w:tcPr>
            </w:tcPrChange>
          </w:tcPr>
          <w:p w14:paraId="72F2672E" w14:textId="58A735E3" w:rsidR="00590B5F" w:rsidRPr="009700FF" w:rsidRDefault="009700FF">
            <w:pPr>
              <w:jc w:val="center"/>
              <w:rPr>
                <w:rFonts w:ascii="Arial" w:hAnsi="Arial" w:cs="Arial"/>
                <w:b/>
                <w:bCs/>
                <w:sz w:val="14"/>
                <w:szCs w:val="14"/>
                <w:rPrChange w:id="170" w:author="Irajizad,Ehsan" w:date="2022-11-16T13:30:00Z">
                  <w:rPr>
                    <w:b/>
                    <w:bCs/>
                    <w:sz w:val="13"/>
                    <w:szCs w:val="13"/>
                  </w:rPr>
                </w:rPrChange>
              </w:rPr>
              <w:pPrChange w:id="171" w:author="Irajizad,Ehsan" w:date="2022-11-16T13:30:00Z">
                <w:pPr>
                  <w:jc w:val="right"/>
                </w:pPr>
              </w:pPrChange>
            </w:pPr>
            <w:ins w:id="172" w:author="Irajizad,Ehsan" w:date="2022-11-16T13:31:00Z">
              <w:r>
                <w:rPr>
                  <w:rFonts w:ascii="Arial" w:hAnsi="Arial" w:cs="Arial"/>
                  <w:b/>
                  <w:bCs/>
                  <w:sz w:val="14"/>
                  <w:szCs w:val="14"/>
                </w:rPr>
                <w:t xml:space="preserve">Sample </w:t>
              </w:r>
            </w:ins>
            <w:del w:id="173" w:author="Irajizad,Ehsan" w:date="2022-11-16T13:31:00Z">
              <w:r w:rsidR="00590B5F" w:rsidRPr="009700FF" w:rsidDel="009700FF">
                <w:rPr>
                  <w:rFonts w:ascii="Arial" w:hAnsi="Arial" w:cs="Arial"/>
                  <w:b/>
                  <w:bCs/>
                  <w:sz w:val="14"/>
                  <w:szCs w:val="14"/>
                  <w:rPrChange w:id="174" w:author="Irajizad,Ehsan" w:date="2022-11-16T13:30:00Z">
                    <w:rPr>
                      <w:b/>
                      <w:bCs/>
                      <w:sz w:val="13"/>
                      <w:szCs w:val="13"/>
                    </w:rPr>
                  </w:rPrChange>
                </w:rPr>
                <w:delText>IP099</w:delText>
              </w:r>
            </w:del>
            <w:ins w:id="175" w:author="Irajizad,Ehsan" w:date="2022-11-16T13:31:00Z">
              <w:r>
                <w:rPr>
                  <w:rFonts w:ascii="Arial" w:hAnsi="Arial" w:cs="Arial"/>
                  <w:b/>
                  <w:bCs/>
                  <w:sz w:val="14"/>
                  <w:szCs w:val="14"/>
                </w:rPr>
                <w:t>4</w:t>
              </w:r>
            </w:ins>
            <w:del w:id="176" w:author="Irajizad,Ehsan" w:date="2022-11-16T13:31:00Z">
              <w:r w:rsidR="00590B5F" w:rsidRPr="009700FF" w:rsidDel="009700FF">
                <w:rPr>
                  <w:rFonts w:ascii="Arial" w:hAnsi="Arial" w:cs="Arial"/>
                  <w:b/>
                  <w:bCs/>
                  <w:sz w:val="14"/>
                  <w:szCs w:val="14"/>
                  <w:rPrChange w:id="177" w:author="Irajizad,Ehsan" w:date="2022-11-16T13:30:00Z">
                    <w:rPr>
                      <w:b/>
                      <w:bCs/>
                      <w:sz w:val="13"/>
                      <w:szCs w:val="13"/>
                    </w:rPr>
                  </w:rPrChange>
                </w:rPr>
                <w:delText>5</w:delText>
              </w:r>
            </w:del>
          </w:p>
        </w:tc>
        <w:tc>
          <w:tcPr>
            <w:tcW w:w="864" w:type="dxa"/>
            <w:vAlign w:val="center"/>
            <w:tcPrChange w:id="178" w:author="Irajizad,Ehsan" w:date="2022-11-16T13:30:00Z">
              <w:tcPr>
                <w:tcW w:w="864" w:type="dxa"/>
              </w:tcPr>
            </w:tcPrChange>
          </w:tcPr>
          <w:p w14:paraId="586D4DBD" w14:textId="43A7D11A" w:rsidR="00590B5F" w:rsidRPr="009700FF" w:rsidRDefault="009700FF">
            <w:pPr>
              <w:jc w:val="center"/>
              <w:rPr>
                <w:rFonts w:ascii="Arial" w:hAnsi="Arial" w:cs="Arial"/>
                <w:b/>
                <w:bCs/>
                <w:sz w:val="14"/>
                <w:szCs w:val="14"/>
                <w:rPrChange w:id="179" w:author="Irajizad,Ehsan" w:date="2022-11-16T13:30:00Z">
                  <w:rPr>
                    <w:b/>
                    <w:bCs/>
                    <w:sz w:val="13"/>
                    <w:szCs w:val="13"/>
                  </w:rPr>
                </w:rPrChange>
              </w:rPr>
              <w:pPrChange w:id="180" w:author="Irajizad,Ehsan" w:date="2022-11-16T13:30:00Z">
                <w:pPr>
                  <w:jc w:val="right"/>
                </w:pPr>
              </w:pPrChange>
            </w:pPr>
            <w:ins w:id="181" w:author="Irajizad,Ehsan" w:date="2022-11-16T13:31:00Z">
              <w:r>
                <w:rPr>
                  <w:rFonts w:ascii="Arial" w:hAnsi="Arial" w:cs="Arial"/>
                  <w:b/>
                  <w:bCs/>
                  <w:sz w:val="14"/>
                  <w:szCs w:val="14"/>
                </w:rPr>
                <w:t>Sample 5</w:t>
              </w:r>
            </w:ins>
            <w:del w:id="182" w:author="Irajizad,Ehsan" w:date="2022-11-16T13:31:00Z">
              <w:r w:rsidR="00590B5F" w:rsidRPr="009700FF" w:rsidDel="009700FF">
                <w:rPr>
                  <w:rFonts w:ascii="Arial" w:hAnsi="Arial" w:cs="Arial"/>
                  <w:b/>
                  <w:bCs/>
                  <w:sz w:val="14"/>
                  <w:szCs w:val="14"/>
                  <w:rPrChange w:id="183" w:author="Irajizad,Ehsan" w:date="2022-11-16T13:30:00Z">
                    <w:rPr>
                      <w:b/>
                      <w:bCs/>
                      <w:sz w:val="13"/>
                      <w:szCs w:val="13"/>
                    </w:rPr>
                  </w:rPrChange>
                </w:rPr>
                <w:delText>IP0999</w:delText>
              </w:r>
            </w:del>
          </w:p>
        </w:tc>
        <w:tc>
          <w:tcPr>
            <w:tcW w:w="864" w:type="dxa"/>
            <w:vAlign w:val="center"/>
            <w:tcPrChange w:id="184" w:author="Irajizad,Ehsan" w:date="2022-11-16T13:30:00Z">
              <w:tcPr>
                <w:tcW w:w="864" w:type="dxa"/>
              </w:tcPr>
            </w:tcPrChange>
          </w:tcPr>
          <w:p w14:paraId="744C3994" w14:textId="5777A032" w:rsidR="00590B5F" w:rsidRPr="009700FF" w:rsidRDefault="009700FF">
            <w:pPr>
              <w:jc w:val="center"/>
              <w:rPr>
                <w:rFonts w:ascii="Arial" w:hAnsi="Arial" w:cs="Arial"/>
                <w:b/>
                <w:bCs/>
                <w:sz w:val="14"/>
                <w:szCs w:val="14"/>
                <w:rPrChange w:id="185" w:author="Irajizad,Ehsan" w:date="2022-11-16T13:30:00Z">
                  <w:rPr>
                    <w:b/>
                    <w:bCs/>
                    <w:sz w:val="13"/>
                    <w:szCs w:val="13"/>
                  </w:rPr>
                </w:rPrChange>
              </w:rPr>
              <w:pPrChange w:id="186" w:author="Irajizad,Ehsan" w:date="2022-11-16T13:30:00Z">
                <w:pPr>
                  <w:jc w:val="right"/>
                </w:pPr>
              </w:pPrChange>
            </w:pPr>
            <w:ins w:id="187" w:author="Irajizad,Ehsan" w:date="2022-11-16T13:31:00Z">
              <w:r>
                <w:rPr>
                  <w:rFonts w:ascii="Arial" w:hAnsi="Arial" w:cs="Arial"/>
                  <w:b/>
                  <w:bCs/>
                  <w:sz w:val="14"/>
                  <w:szCs w:val="14"/>
                </w:rPr>
                <w:t>Sample 6</w:t>
              </w:r>
            </w:ins>
            <w:del w:id="188" w:author="Irajizad,Ehsan" w:date="2022-11-16T13:31:00Z">
              <w:r w:rsidR="00590B5F" w:rsidRPr="009700FF" w:rsidDel="009700FF">
                <w:rPr>
                  <w:rFonts w:ascii="Arial" w:hAnsi="Arial" w:cs="Arial"/>
                  <w:b/>
                  <w:bCs/>
                  <w:sz w:val="14"/>
                  <w:szCs w:val="14"/>
                  <w:rPrChange w:id="189" w:author="Irajizad,Ehsan" w:date="2022-11-16T13:30:00Z">
                    <w:rPr>
                      <w:b/>
                      <w:bCs/>
                      <w:sz w:val="13"/>
                      <w:szCs w:val="13"/>
                    </w:rPr>
                  </w:rPrChange>
                </w:rPr>
                <w:delText>IP7100</w:delText>
              </w:r>
            </w:del>
          </w:p>
        </w:tc>
        <w:tc>
          <w:tcPr>
            <w:tcW w:w="864" w:type="dxa"/>
            <w:vAlign w:val="center"/>
            <w:tcPrChange w:id="190" w:author="Irajizad,Ehsan" w:date="2022-11-16T13:30:00Z">
              <w:tcPr>
                <w:tcW w:w="864" w:type="dxa"/>
              </w:tcPr>
            </w:tcPrChange>
          </w:tcPr>
          <w:p w14:paraId="2B49CE84" w14:textId="0AA4C5C8" w:rsidR="00590B5F" w:rsidRPr="009700FF" w:rsidRDefault="009700FF">
            <w:pPr>
              <w:jc w:val="center"/>
              <w:rPr>
                <w:rFonts w:ascii="Arial" w:hAnsi="Arial" w:cs="Arial"/>
                <w:b/>
                <w:bCs/>
                <w:sz w:val="14"/>
                <w:szCs w:val="14"/>
                <w:rPrChange w:id="191" w:author="Irajizad,Ehsan" w:date="2022-11-16T13:30:00Z">
                  <w:rPr>
                    <w:b/>
                    <w:bCs/>
                    <w:sz w:val="13"/>
                    <w:szCs w:val="13"/>
                  </w:rPr>
                </w:rPrChange>
              </w:rPr>
              <w:pPrChange w:id="192" w:author="Irajizad,Ehsan" w:date="2022-11-16T13:30:00Z">
                <w:pPr>
                  <w:jc w:val="right"/>
                </w:pPr>
              </w:pPrChange>
            </w:pPr>
            <w:ins w:id="193" w:author="Irajizad,Ehsan" w:date="2022-11-16T13:31:00Z">
              <w:r>
                <w:rPr>
                  <w:rFonts w:ascii="Arial" w:hAnsi="Arial" w:cs="Arial"/>
                  <w:b/>
                  <w:bCs/>
                  <w:sz w:val="14"/>
                  <w:szCs w:val="14"/>
                </w:rPr>
                <w:t>Sample 7</w:t>
              </w:r>
            </w:ins>
            <w:del w:id="194" w:author="Irajizad,Ehsan" w:date="2022-11-16T13:31:00Z">
              <w:r w:rsidR="00590B5F" w:rsidRPr="009700FF" w:rsidDel="009700FF">
                <w:rPr>
                  <w:rFonts w:ascii="Arial" w:hAnsi="Arial" w:cs="Arial"/>
                  <w:b/>
                  <w:bCs/>
                  <w:sz w:val="14"/>
                  <w:szCs w:val="14"/>
                  <w:rPrChange w:id="195" w:author="Irajizad,Ehsan" w:date="2022-11-16T13:30:00Z">
                    <w:rPr>
                      <w:b/>
                      <w:bCs/>
                      <w:sz w:val="13"/>
                      <w:szCs w:val="13"/>
                    </w:rPr>
                  </w:rPrChange>
                </w:rPr>
                <w:delText>IP7103</w:delText>
              </w:r>
              <w:r w:rsidR="002476AC" w:rsidRPr="009700FF" w:rsidDel="009700FF">
                <w:rPr>
                  <w:rFonts w:ascii="Arial" w:hAnsi="Arial" w:cs="Arial"/>
                  <w:b/>
                  <w:bCs/>
                  <w:sz w:val="14"/>
                  <w:szCs w:val="14"/>
                  <w:rPrChange w:id="196" w:author="Irajizad,Ehsan" w:date="2022-11-16T13:30:00Z">
                    <w:rPr>
                      <w:b/>
                      <w:bCs/>
                      <w:sz w:val="13"/>
                      <w:szCs w:val="13"/>
                    </w:rPr>
                  </w:rPrChange>
                </w:rPr>
                <w:delText>*</w:delText>
              </w:r>
            </w:del>
          </w:p>
        </w:tc>
        <w:tc>
          <w:tcPr>
            <w:tcW w:w="864" w:type="dxa"/>
            <w:vAlign w:val="center"/>
            <w:tcPrChange w:id="197" w:author="Irajizad,Ehsan" w:date="2022-11-16T13:30:00Z">
              <w:tcPr>
                <w:tcW w:w="864" w:type="dxa"/>
              </w:tcPr>
            </w:tcPrChange>
          </w:tcPr>
          <w:p w14:paraId="49845939" w14:textId="67685770" w:rsidR="00590B5F" w:rsidRPr="009700FF" w:rsidRDefault="009700FF">
            <w:pPr>
              <w:jc w:val="center"/>
              <w:rPr>
                <w:rFonts w:ascii="Arial" w:hAnsi="Arial" w:cs="Arial"/>
                <w:b/>
                <w:bCs/>
                <w:sz w:val="14"/>
                <w:szCs w:val="14"/>
                <w:rPrChange w:id="198" w:author="Irajizad,Ehsan" w:date="2022-11-16T13:30:00Z">
                  <w:rPr>
                    <w:b/>
                    <w:bCs/>
                    <w:sz w:val="13"/>
                    <w:szCs w:val="13"/>
                  </w:rPr>
                </w:rPrChange>
              </w:rPr>
              <w:pPrChange w:id="199" w:author="Irajizad,Ehsan" w:date="2022-11-16T13:30:00Z">
                <w:pPr>
                  <w:jc w:val="right"/>
                </w:pPr>
              </w:pPrChange>
            </w:pPr>
            <w:ins w:id="200" w:author="Irajizad,Ehsan" w:date="2022-11-16T13:31:00Z">
              <w:r>
                <w:rPr>
                  <w:rFonts w:ascii="Arial" w:hAnsi="Arial" w:cs="Arial"/>
                  <w:b/>
                  <w:bCs/>
                  <w:sz w:val="14"/>
                  <w:szCs w:val="14"/>
                </w:rPr>
                <w:t>Sample 8</w:t>
              </w:r>
            </w:ins>
            <w:del w:id="201" w:author="Irajizad,Ehsan" w:date="2022-11-16T13:31:00Z">
              <w:r w:rsidR="00590B5F" w:rsidRPr="009700FF" w:rsidDel="009700FF">
                <w:rPr>
                  <w:rFonts w:ascii="Arial" w:hAnsi="Arial" w:cs="Arial"/>
                  <w:b/>
                  <w:bCs/>
                  <w:sz w:val="14"/>
                  <w:szCs w:val="14"/>
                  <w:rPrChange w:id="202" w:author="Irajizad,Ehsan" w:date="2022-11-16T13:30:00Z">
                    <w:rPr>
                      <w:b/>
                      <w:bCs/>
                      <w:sz w:val="13"/>
                      <w:szCs w:val="13"/>
                    </w:rPr>
                  </w:rPrChange>
                </w:rPr>
                <w:delText>IP7105</w:delText>
              </w:r>
            </w:del>
          </w:p>
        </w:tc>
        <w:tc>
          <w:tcPr>
            <w:tcW w:w="864" w:type="dxa"/>
            <w:vAlign w:val="center"/>
            <w:tcPrChange w:id="203" w:author="Irajizad,Ehsan" w:date="2022-11-16T13:30:00Z">
              <w:tcPr>
                <w:tcW w:w="864" w:type="dxa"/>
              </w:tcPr>
            </w:tcPrChange>
          </w:tcPr>
          <w:p w14:paraId="755FAD2E" w14:textId="77777777" w:rsidR="00590B5F" w:rsidRPr="009700FF" w:rsidRDefault="00590B5F">
            <w:pPr>
              <w:jc w:val="center"/>
              <w:rPr>
                <w:rFonts w:ascii="Arial" w:hAnsi="Arial" w:cs="Arial"/>
                <w:b/>
                <w:bCs/>
                <w:sz w:val="14"/>
                <w:szCs w:val="14"/>
                <w:rPrChange w:id="204" w:author="Irajizad,Ehsan" w:date="2022-11-16T13:30:00Z">
                  <w:rPr>
                    <w:b/>
                    <w:bCs/>
                    <w:sz w:val="13"/>
                    <w:szCs w:val="13"/>
                  </w:rPr>
                </w:rPrChange>
              </w:rPr>
              <w:pPrChange w:id="205" w:author="Irajizad,Ehsan" w:date="2022-11-16T13:30:00Z">
                <w:pPr>
                  <w:jc w:val="right"/>
                </w:pPr>
              </w:pPrChange>
            </w:pPr>
            <w:r w:rsidRPr="009700FF">
              <w:rPr>
                <w:rFonts w:ascii="Arial" w:hAnsi="Arial" w:cs="Arial"/>
                <w:b/>
                <w:bCs/>
                <w:sz w:val="14"/>
                <w:szCs w:val="14"/>
                <w:rPrChange w:id="206" w:author="Irajizad,Ehsan" w:date="2022-11-16T13:30:00Z">
                  <w:rPr>
                    <w:b/>
                    <w:bCs/>
                    <w:sz w:val="13"/>
                    <w:szCs w:val="13"/>
                  </w:rPr>
                </w:rPrChange>
              </w:rPr>
              <w:t>Total</w:t>
            </w:r>
          </w:p>
          <w:p w14:paraId="7283B6DE" w14:textId="4AAB9ED9" w:rsidR="00590B5F" w:rsidRPr="009700FF" w:rsidRDefault="00590B5F">
            <w:pPr>
              <w:jc w:val="center"/>
              <w:rPr>
                <w:rFonts w:ascii="Arial" w:hAnsi="Arial" w:cs="Arial"/>
                <w:b/>
                <w:bCs/>
                <w:sz w:val="14"/>
                <w:szCs w:val="14"/>
                <w:rPrChange w:id="207" w:author="Irajizad,Ehsan" w:date="2022-11-16T13:30:00Z">
                  <w:rPr>
                    <w:b/>
                    <w:bCs/>
                    <w:sz w:val="13"/>
                    <w:szCs w:val="13"/>
                  </w:rPr>
                </w:rPrChange>
              </w:rPr>
              <w:pPrChange w:id="208" w:author="Irajizad,Ehsan" w:date="2022-11-16T13:30:00Z">
                <w:pPr>
                  <w:jc w:val="right"/>
                </w:pPr>
              </w:pPrChange>
            </w:pPr>
            <w:r w:rsidRPr="009700FF">
              <w:rPr>
                <w:rFonts w:ascii="Arial" w:hAnsi="Arial" w:cs="Arial"/>
                <w:b/>
                <w:bCs/>
                <w:sz w:val="14"/>
                <w:szCs w:val="14"/>
                <w:rPrChange w:id="209" w:author="Irajizad,Ehsan" w:date="2022-11-16T13:30:00Z">
                  <w:rPr>
                    <w:b/>
                    <w:bCs/>
                    <w:sz w:val="13"/>
                    <w:szCs w:val="13"/>
                  </w:rPr>
                </w:rPrChange>
              </w:rPr>
              <w:t>w</w:t>
            </w:r>
            <w:r w:rsidR="008F1B68" w:rsidRPr="009700FF">
              <w:rPr>
                <w:rFonts w:ascii="Arial" w:hAnsi="Arial" w:cs="Arial"/>
                <w:b/>
                <w:bCs/>
                <w:sz w:val="14"/>
                <w:szCs w:val="14"/>
                <w:rPrChange w:id="210" w:author="Irajizad,Ehsan" w:date="2022-11-16T13:30:00Z">
                  <w:rPr>
                    <w:b/>
                    <w:bCs/>
                    <w:sz w:val="13"/>
                    <w:szCs w:val="13"/>
                  </w:rPr>
                </w:rPrChange>
              </w:rPr>
              <w:t>ith</w:t>
            </w:r>
            <w:r w:rsidRPr="009700FF">
              <w:rPr>
                <w:rFonts w:ascii="Arial" w:hAnsi="Arial" w:cs="Arial"/>
                <w:b/>
                <w:bCs/>
                <w:sz w:val="14"/>
                <w:szCs w:val="14"/>
                <w:rPrChange w:id="211" w:author="Irajizad,Ehsan" w:date="2022-11-16T13:30:00Z">
                  <w:rPr>
                    <w:b/>
                    <w:bCs/>
                    <w:sz w:val="13"/>
                    <w:szCs w:val="13"/>
                  </w:rPr>
                </w:rPrChange>
              </w:rPr>
              <w:t xml:space="preserve"> outlier</w:t>
            </w:r>
          </w:p>
        </w:tc>
        <w:tc>
          <w:tcPr>
            <w:tcW w:w="864" w:type="dxa"/>
            <w:vAlign w:val="center"/>
            <w:tcPrChange w:id="212" w:author="Irajizad,Ehsan" w:date="2022-11-16T13:30:00Z">
              <w:tcPr>
                <w:tcW w:w="864" w:type="dxa"/>
              </w:tcPr>
            </w:tcPrChange>
          </w:tcPr>
          <w:p w14:paraId="420B57E9" w14:textId="1BAD9308" w:rsidR="00590B5F" w:rsidRPr="009700FF" w:rsidRDefault="00590B5F">
            <w:pPr>
              <w:jc w:val="center"/>
              <w:rPr>
                <w:rFonts w:ascii="Arial" w:hAnsi="Arial" w:cs="Arial"/>
                <w:b/>
                <w:bCs/>
                <w:sz w:val="14"/>
                <w:szCs w:val="14"/>
                <w:rPrChange w:id="213" w:author="Irajizad,Ehsan" w:date="2022-11-16T13:30:00Z">
                  <w:rPr>
                    <w:b/>
                    <w:bCs/>
                    <w:sz w:val="13"/>
                    <w:szCs w:val="13"/>
                  </w:rPr>
                </w:rPrChange>
              </w:rPr>
              <w:pPrChange w:id="214" w:author="Irajizad,Ehsan" w:date="2022-11-16T13:30:00Z">
                <w:pPr>
                  <w:jc w:val="right"/>
                </w:pPr>
              </w:pPrChange>
            </w:pPr>
            <w:r w:rsidRPr="009700FF">
              <w:rPr>
                <w:rFonts w:ascii="Arial" w:hAnsi="Arial" w:cs="Arial"/>
                <w:b/>
                <w:bCs/>
                <w:sz w:val="14"/>
                <w:szCs w:val="14"/>
                <w:rPrChange w:id="215" w:author="Irajizad,Ehsan" w:date="2022-11-16T13:30:00Z">
                  <w:rPr>
                    <w:b/>
                    <w:bCs/>
                    <w:sz w:val="13"/>
                    <w:szCs w:val="13"/>
                  </w:rPr>
                </w:rPrChange>
              </w:rPr>
              <w:t>Total w</w:t>
            </w:r>
            <w:r w:rsidR="00535A32" w:rsidRPr="009700FF">
              <w:rPr>
                <w:rFonts w:ascii="Arial" w:hAnsi="Arial" w:cs="Arial"/>
                <w:b/>
                <w:bCs/>
                <w:sz w:val="14"/>
                <w:szCs w:val="14"/>
                <w:rPrChange w:id="216" w:author="Irajizad,Ehsan" w:date="2022-11-16T13:30:00Z">
                  <w:rPr>
                    <w:b/>
                    <w:bCs/>
                    <w:sz w:val="13"/>
                    <w:szCs w:val="13"/>
                  </w:rPr>
                </w:rPrChange>
              </w:rPr>
              <w:t>ithout</w:t>
            </w:r>
            <w:r w:rsidRPr="009700FF">
              <w:rPr>
                <w:rFonts w:ascii="Arial" w:hAnsi="Arial" w:cs="Arial"/>
                <w:b/>
                <w:bCs/>
                <w:sz w:val="14"/>
                <w:szCs w:val="14"/>
                <w:rPrChange w:id="217" w:author="Irajizad,Ehsan" w:date="2022-11-16T13:30:00Z">
                  <w:rPr>
                    <w:b/>
                    <w:bCs/>
                    <w:sz w:val="13"/>
                    <w:szCs w:val="13"/>
                  </w:rPr>
                </w:rPrChange>
              </w:rPr>
              <w:t xml:space="preserve"> outlier</w:t>
            </w:r>
          </w:p>
        </w:tc>
      </w:tr>
      <w:tr w:rsidR="00CA2DFB" w:rsidRPr="009700FF" w14:paraId="07F63838" w14:textId="77777777" w:rsidTr="009700FF">
        <w:trPr>
          <w:trHeight w:val="288"/>
          <w:jc w:val="center"/>
          <w:trPrChange w:id="218" w:author="Irajizad,Ehsan" w:date="2022-11-16T13:30:00Z">
            <w:trPr>
              <w:trHeight w:val="288"/>
              <w:jc w:val="center"/>
            </w:trPr>
          </w:trPrChange>
        </w:trPr>
        <w:tc>
          <w:tcPr>
            <w:tcW w:w="864" w:type="dxa"/>
            <w:vMerge w:val="restart"/>
            <w:vAlign w:val="center"/>
            <w:tcPrChange w:id="219" w:author="Irajizad,Ehsan" w:date="2022-11-16T13:30:00Z">
              <w:tcPr>
                <w:tcW w:w="864" w:type="dxa"/>
                <w:vMerge w:val="restart"/>
              </w:tcPr>
            </w:tcPrChange>
          </w:tcPr>
          <w:p w14:paraId="374097DF" w14:textId="520F7B85" w:rsidR="00590B5F" w:rsidRPr="009700FF" w:rsidRDefault="00A17ABF">
            <w:pPr>
              <w:jc w:val="center"/>
              <w:rPr>
                <w:rFonts w:ascii="Arial" w:hAnsi="Arial" w:cs="Arial"/>
                <w:b/>
                <w:bCs/>
                <w:sz w:val="14"/>
                <w:szCs w:val="14"/>
                <w:rPrChange w:id="220" w:author="Irajizad,Ehsan" w:date="2022-11-16T13:30:00Z">
                  <w:rPr>
                    <w:b/>
                    <w:bCs/>
                    <w:sz w:val="13"/>
                    <w:szCs w:val="13"/>
                  </w:rPr>
                </w:rPrChange>
              </w:rPr>
              <w:pPrChange w:id="221" w:author="Irajizad,Ehsan" w:date="2022-11-16T13:30:00Z">
                <w:pPr>
                  <w:jc w:val="right"/>
                </w:pPr>
              </w:pPrChange>
            </w:pPr>
            <w:r w:rsidRPr="009700FF">
              <w:rPr>
                <w:rFonts w:ascii="Arial" w:hAnsi="Arial" w:cs="Arial"/>
                <w:b/>
                <w:bCs/>
                <w:sz w:val="14"/>
                <w:szCs w:val="14"/>
                <w:rPrChange w:id="222" w:author="Irajizad,Ehsan" w:date="2022-11-16T13:30:00Z">
                  <w:rPr>
                    <w:b/>
                    <w:bCs/>
                    <w:sz w:val="13"/>
                    <w:szCs w:val="13"/>
                  </w:rPr>
                </w:rPrChange>
              </w:rPr>
              <w:t xml:space="preserve">Missing </w:t>
            </w:r>
            <w:r w:rsidR="00590B5F" w:rsidRPr="009700FF">
              <w:rPr>
                <w:rFonts w:ascii="Arial" w:hAnsi="Arial" w:cs="Arial"/>
                <w:b/>
                <w:bCs/>
                <w:sz w:val="14"/>
                <w:szCs w:val="14"/>
                <w:rPrChange w:id="223" w:author="Irajizad,Ehsan" w:date="2022-11-16T13:30:00Z">
                  <w:rPr>
                    <w:b/>
                    <w:bCs/>
                    <w:sz w:val="13"/>
                    <w:szCs w:val="13"/>
                  </w:rPr>
                </w:rPrChange>
              </w:rPr>
              <w:t>Protein</w:t>
            </w:r>
            <w:r w:rsidR="00FF3999" w:rsidRPr="009700FF">
              <w:rPr>
                <w:rFonts w:ascii="Arial" w:hAnsi="Arial" w:cs="Arial"/>
                <w:b/>
                <w:bCs/>
                <w:sz w:val="14"/>
                <w:szCs w:val="14"/>
                <w:rPrChange w:id="224" w:author="Irajizad,Ehsan" w:date="2022-11-16T13:30:00Z">
                  <w:rPr>
                    <w:b/>
                    <w:bCs/>
                    <w:sz w:val="13"/>
                    <w:szCs w:val="13"/>
                  </w:rPr>
                </w:rPrChange>
              </w:rPr>
              <w:t>s</w:t>
            </w:r>
          </w:p>
        </w:tc>
        <w:tc>
          <w:tcPr>
            <w:tcW w:w="864" w:type="dxa"/>
            <w:vAlign w:val="center"/>
            <w:tcPrChange w:id="225" w:author="Irajizad,Ehsan" w:date="2022-11-16T13:30:00Z">
              <w:tcPr>
                <w:tcW w:w="864" w:type="dxa"/>
              </w:tcPr>
            </w:tcPrChange>
          </w:tcPr>
          <w:p w14:paraId="440F2625" w14:textId="68A3EC60" w:rsidR="00590B5F" w:rsidRPr="009700FF" w:rsidRDefault="00590B5F">
            <w:pPr>
              <w:jc w:val="center"/>
              <w:rPr>
                <w:rFonts w:ascii="Arial" w:hAnsi="Arial" w:cs="Arial"/>
                <w:b/>
                <w:bCs/>
                <w:sz w:val="14"/>
                <w:szCs w:val="14"/>
                <w:rPrChange w:id="226" w:author="Irajizad,Ehsan" w:date="2022-11-16T13:30:00Z">
                  <w:rPr>
                    <w:b/>
                    <w:bCs/>
                    <w:sz w:val="13"/>
                    <w:szCs w:val="13"/>
                  </w:rPr>
                </w:rPrChange>
              </w:rPr>
              <w:pPrChange w:id="227" w:author="Irajizad,Ehsan" w:date="2022-11-16T13:30:00Z">
                <w:pPr>
                  <w:jc w:val="right"/>
                </w:pPr>
              </w:pPrChange>
            </w:pPr>
            <w:r w:rsidRPr="009700FF">
              <w:rPr>
                <w:rFonts w:ascii="Arial" w:hAnsi="Arial" w:cs="Arial"/>
                <w:b/>
                <w:bCs/>
                <w:sz w:val="14"/>
                <w:szCs w:val="14"/>
                <w:rPrChange w:id="228" w:author="Irajizad,Ehsan" w:date="2022-11-16T13:30:00Z">
                  <w:rPr>
                    <w:b/>
                    <w:bCs/>
                    <w:sz w:val="13"/>
                    <w:szCs w:val="13"/>
                  </w:rPr>
                </w:rPrChange>
              </w:rPr>
              <w:t>RNA</w:t>
            </w:r>
            <w:r w:rsidR="002A3D54" w:rsidRPr="009700FF">
              <w:rPr>
                <w:rFonts w:ascii="Arial" w:hAnsi="Arial" w:cs="Arial"/>
                <w:b/>
                <w:bCs/>
                <w:sz w:val="14"/>
                <w:szCs w:val="14"/>
                <w:rPrChange w:id="229" w:author="Irajizad,Ehsan" w:date="2022-11-16T13:30:00Z">
                  <w:rPr>
                    <w:b/>
                    <w:bCs/>
                    <w:sz w:val="13"/>
                    <w:szCs w:val="13"/>
                  </w:rPr>
                </w:rPrChange>
              </w:rPr>
              <w:t xml:space="preserve"> product</w:t>
            </w:r>
            <w:r w:rsidR="008F296F" w:rsidRPr="009700FF">
              <w:rPr>
                <w:rFonts w:ascii="Arial" w:hAnsi="Arial" w:cs="Arial"/>
                <w:b/>
                <w:bCs/>
                <w:sz w:val="14"/>
                <w:szCs w:val="14"/>
                <w:rPrChange w:id="230" w:author="Irajizad,Ehsan" w:date="2022-11-16T13:30:00Z">
                  <w:rPr>
                    <w:b/>
                    <w:bCs/>
                    <w:sz w:val="13"/>
                    <w:szCs w:val="13"/>
                  </w:rPr>
                </w:rPrChange>
              </w:rPr>
              <w:t xml:space="preserve"> </w:t>
            </w:r>
            <w:r w:rsidRPr="009700FF">
              <w:rPr>
                <w:rFonts w:ascii="Arial" w:hAnsi="Arial" w:cs="Arial"/>
                <w:b/>
                <w:bCs/>
                <w:sz w:val="14"/>
                <w:szCs w:val="14"/>
                <w:rPrChange w:id="231" w:author="Irajizad,Ehsan" w:date="2022-11-16T13:30:00Z">
                  <w:rPr>
                    <w:b/>
                    <w:bCs/>
                    <w:sz w:val="13"/>
                    <w:szCs w:val="13"/>
                  </w:rPr>
                </w:rPrChange>
              </w:rPr>
              <w:t>(+)</w:t>
            </w:r>
          </w:p>
          <w:p w14:paraId="14373502" w14:textId="77777777" w:rsidR="00590B5F" w:rsidRPr="009700FF" w:rsidRDefault="00590B5F">
            <w:pPr>
              <w:jc w:val="center"/>
              <w:rPr>
                <w:rFonts w:ascii="Arial" w:hAnsi="Arial" w:cs="Arial"/>
                <w:b/>
                <w:bCs/>
                <w:sz w:val="14"/>
                <w:szCs w:val="14"/>
                <w:rPrChange w:id="232" w:author="Irajizad,Ehsan" w:date="2022-11-16T13:30:00Z">
                  <w:rPr>
                    <w:b/>
                    <w:bCs/>
                    <w:sz w:val="13"/>
                    <w:szCs w:val="13"/>
                  </w:rPr>
                </w:rPrChange>
              </w:rPr>
              <w:pPrChange w:id="233" w:author="Irajizad,Ehsan" w:date="2022-11-16T13:30:00Z">
                <w:pPr>
                  <w:jc w:val="right"/>
                </w:pPr>
              </w:pPrChange>
            </w:pPr>
          </w:p>
        </w:tc>
        <w:tc>
          <w:tcPr>
            <w:tcW w:w="864" w:type="dxa"/>
            <w:vAlign w:val="center"/>
            <w:tcPrChange w:id="234" w:author="Irajizad,Ehsan" w:date="2022-11-16T13:30:00Z">
              <w:tcPr>
                <w:tcW w:w="864" w:type="dxa"/>
              </w:tcPr>
            </w:tcPrChange>
          </w:tcPr>
          <w:p w14:paraId="24F93FDB" w14:textId="77777777" w:rsidR="00590B5F" w:rsidRPr="009700FF" w:rsidRDefault="00590B5F">
            <w:pPr>
              <w:jc w:val="center"/>
              <w:rPr>
                <w:rFonts w:ascii="Arial" w:hAnsi="Arial" w:cs="Arial"/>
                <w:sz w:val="14"/>
                <w:szCs w:val="14"/>
                <w:rPrChange w:id="235" w:author="Irajizad,Ehsan" w:date="2022-11-16T13:30:00Z">
                  <w:rPr>
                    <w:sz w:val="13"/>
                    <w:szCs w:val="13"/>
                  </w:rPr>
                </w:rPrChange>
              </w:rPr>
              <w:pPrChange w:id="236" w:author="Irajizad,Ehsan" w:date="2022-11-16T13:30:00Z">
                <w:pPr>
                  <w:jc w:val="right"/>
                </w:pPr>
              </w:pPrChange>
            </w:pPr>
            <w:r w:rsidRPr="009700FF">
              <w:rPr>
                <w:rFonts w:ascii="Arial" w:hAnsi="Arial" w:cs="Arial"/>
                <w:sz w:val="14"/>
                <w:szCs w:val="14"/>
                <w:rPrChange w:id="237" w:author="Irajizad,Ehsan" w:date="2022-11-16T13:30:00Z">
                  <w:rPr>
                    <w:sz w:val="13"/>
                    <w:szCs w:val="13"/>
                  </w:rPr>
                </w:rPrChange>
              </w:rPr>
              <w:t>8</w:t>
            </w:r>
          </w:p>
          <w:p w14:paraId="09137BE5" w14:textId="15D753A0" w:rsidR="00590B5F" w:rsidRPr="009700FF" w:rsidRDefault="00590B5F">
            <w:pPr>
              <w:jc w:val="center"/>
              <w:rPr>
                <w:rFonts w:ascii="Arial" w:hAnsi="Arial" w:cs="Arial"/>
                <w:sz w:val="14"/>
                <w:szCs w:val="14"/>
                <w:rPrChange w:id="238" w:author="Irajizad,Ehsan" w:date="2022-11-16T13:30:00Z">
                  <w:rPr>
                    <w:sz w:val="13"/>
                    <w:szCs w:val="13"/>
                  </w:rPr>
                </w:rPrChange>
              </w:rPr>
              <w:pPrChange w:id="239" w:author="Irajizad,Ehsan" w:date="2022-11-16T13:30:00Z">
                <w:pPr>
                  <w:jc w:val="right"/>
                </w:pPr>
              </w:pPrChange>
            </w:pPr>
            <w:r w:rsidRPr="009700FF">
              <w:rPr>
                <w:rFonts w:ascii="Arial" w:hAnsi="Arial" w:cs="Arial"/>
                <w:sz w:val="14"/>
                <w:szCs w:val="14"/>
                <w:rPrChange w:id="240" w:author="Irajizad,Ehsan" w:date="2022-11-16T13:30:00Z">
                  <w:rPr>
                    <w:sz w:val="13"/>
                    <w:szCs w:val="13"/>
                  </w:rPr>
                </w:rPrChange>
              </w:rPr>
              <w:t>(50.00</w:t>
            </w:r>
            <w:r w:rsidR="006A13CE" w:rsidRPr="009700FF">
              <w:rPr>
                <w:rFonts w:ascii="Arial" w:hAnsi="Arial" w:cs="Arial"/>
                <w:sz w:val="14"/>
                <w:szCs w:val="14"/>
                <w:rPrChange w:id="241" w:author="Irajizad,Ehsan" w:date="2022-11-16T13:30:00Z">
                  <w:rPr>
                    <w:sz w:val="13"/>
                    <w:szCs w:val="13"/>
                  </w:rPr>
                </w:rPrChange>
              </w:rPr>
              <w:t>%</w:t>
            </w:r>
            <w:r w:rsidRPr="009700FF">
              <w:rPr>
                <w:rFonts w:ascii="Arial" w:hAnsi="Arial" w:cs="Arial"/>
                <w:sz w:val="14"/>
                <w:szCs w:val="14"/>
                <w:rPrChange w:id="242" w:author="Irajizad,Ehsan" w:date="2022-11-16T13:30:00Z">
                  <w:rPr>
                    <w:sz w:val="13"/>
                    <w:szCs w:val="13"/>
                  </w:rPr>
                </w:rPrChange>
              </w:rPr>
              <w:t>)</w:t>
            </w:r>
          </w:p>
        </w:tc>
        <w:tc>
          <w:tcPr>
            <w:tcW w:w="864" w:type="dxa"/>
            <w:vAlign w:val="center"/>
            <w:tcPrChange w:id="243" w:author="Irajizad,Ehsan" w:date="2022-11-16T13:30:00Z">
              <w:tcPr>
                <w:tcW w:w="864" w:type="dxa"/>
              </w:tcPr>
            </w:tcPrChange>
          </w:tcPr>
          <w:p w14:paraId="4B84B0AB" w14:textId="6A246FF6" w:rsidR="00590B5F" w:rsidRPr="009700FF" w:rsidRDefault="00590B5F">
            <w:pPr>
              <w:jc w:val="center"/>
              <w:rPr>
                <w:rFonts w:ascii="Arial" w:hAnsi="Arial" w:cs="Arial"/>
                <w:sz w:val="14"/>
                <w:szCs w:val="14"/>
                <w:rPrChange w:id="244" w:author="Irajizad,Ehsan" w:date="2022-11-16T13:30:00Z">
                  <w:rPr>
                    <w:sz w:val="13"/>
                    <w:szCs w:val="13"/>
                  </w:rPr>
                </w:rPrChange>
              </w:rPr>
              <w:pPrChange w:id="245" w:author="Irajizad,Ehsan" w:date="2022-11-16T13:30:00Z">
                <w:pPr>
                  <w:jc w:val="right"/>
                </w:pPr>
              </w:pPrChange>
            </w:pPr>
            <w:r w:rsidRPr="009700FF">
              <w:rPr>
                <w:rFonts w:ascii="Arial" w:hAnsi="Arial" w:cs="Arial"/>
                <w:sz w:val="14"/>
                <w:szCs w:val="14"/>
                <w:rPrChange w:id="246" w:author="Irajizad,Ehsan" w:date="2022-11-16T13:30:00Z">
                  <w:rPr>
                    <w:sz w:val="13"/>
                    <w:szCs w:val="13"/>
                  </w:rPr>
                </w:rPrChange>
              </w:rPr>
              <w:t>3</w:t>
            </w:r>
            <w:r w:rsidR="00442863" w:rsidRPr="009700FF">
              <w:rPr>
                <w:rFonts w:ascii="Arial" w:hAnsi="Arial" w:cs="Arial"/>
                <w:sz w:val="14"/>
                <w:szCs w:val="14"/>
                <w:rPrChange w:id="247" w:author="Irajizad,Ehsan" w:date="2022-11-16T13:30:00Z">
                  <w:rPr>
                    <w:sz w:val="13"/>
                    <w:szCs w:val="13"/>
                  </w:rPr>
                </w:rPrChange>
              </w:rPr>
              <w:t>9</w:t>
            </w:r>
          </w:p>
          <w:p w14:paraId="3C7A7DF7" w14:textId="38AAAEEB" w:rsidR="00590B5F" w:rsidRPr="009700FF" w:rsidRDefault="00590B5F">
            <w:pPr>
              <w:jc w:val="center"/>
              <w:rPr>
                <w:rFonts w:ascii="Arial" w:hAnsi="Arial" w:cs="Arial"/>
                <w:sz w:val="14"/>
                <w:szCs w:val="14"/>
                <w:rPrChange w:id="248" w:author="Irajizad,Ehsan" w:date="2022-11-16T13:30:00Z">
                  <w:rPr>
                    <w:sz w:val="13"/>
                    <w:szCs w:val="13"/>
                  </w:rPr>
                </w:rPrChange>
              </w:rPr>
              <w:pPrChange w:id="249" w:author="Irajizad,Ehsan" w:date="2022-11-16T13:30:00Z">
                <w:pPr>
                  <w:jc w:val="right"/>
                </w:pPr>
              </w:pPrChange>
            </w:pPr>
            <w:r w:rsidRPr="009700FF">
              <w:rPr>
                <w:rFonts w:ascii="Arial" w:hAnsi="Arial" w:cs="Arial"/>
                <w:sz w:val="14"/>
                <w:szCs w:val="14"/>
                <w:rPrChange w:id="250" w:author="Irajizad,Ehsan" w:date="2022-11-16T13:30:00Z">
                  <w:rPr>
                    <w:sz w:val="13"/>
                    <w:szCs w:val="13"/>
                  </w:rPr>
                </w:rPrChange>
              </w:rPr>
              <w:t>(</w:t>
            </w:r>
            <w:r w:rsidR="00272A8D" w:rsidRPr="009700FF">
              <w:rPr>
                <w:rFonts w:ascii="Arial" w:hAnsi="Arial" w:cs="Arial"/>
                <w:sz w:val="14"/>
                <w:szCs w:val="14"/>
                <w:rPrChange w:id="251" w:author="Irajizad,Ehsan" w:date="2022-11-16T13:30:00Z">
                  <w:rPr>
                    <w:sz w:val="13"/>
                    <w:szCs w:val="13"/>
                  </w:rPr>
                </w:rPrChange>
              </w:rPr>
              <w:t>59.09</w:t>
            </w:r>
            <w:r w:rsidR="006A13CE" w:rsidRPr="009700FF">
              <w:rPr>
                <w:rFonts w:ascii="Arial" w:hAnsi="Arial" w:cs="Arial"/>
                <w:sz w:val="14"/>
                <w:szCs w:val="14"/>
                <w:rPrChange w:id="252" w:author="Irajizad,Ehsan" w:date="2022-11-16T13:30:00Z">
                  <w:rPr>
                    <w:sz w:val="13"/>
                    <w:szCs w:val="13"/>
                  </w:rPr>
                </w:rPrChange>
              </w:rPr>
              <w:t>%</w:t>
            </w:r>
            <w:r w:rsidRPr="009700FF">
              <w:rPr>
                <w:rFonts w:ascii="Arial" w:hAnsi="Arial" w:cs="Arial"/>
                <w:sz w:val="14"/>
                <w:szCs w:val="14"/>
                <w:rPrChange w:id="253" w:author="Irajizad,Ehsan" w:date="2022-11-16T13:30:00Z">
                  <w:rPr>
                    <w:sz w:val="13"/>
                    <w:szCs w:val="13"/>
                  </w:rPr>
                </w:rPrChange>
              </w:rPr>
              <w:t>)</w:t>
            </w:r>
          </w:p>
        </w:tc>
        <w:tc>
          <w:tcPr>
            <w:tcW w:w="864" w:type="dxa"/>
            <w:vAlign w:val="center"/>
            <w:tcPrChange w:id="254" w:author="Irajizad,Ehsan" w:date="2022-11-16T13:30:00Z">
              <w:tcPr>
                <w:tcW w:w="864" w:type="dxa"/>
              </w:tcPr>
            </w:tcPrChange>
          </w:tcPr>
          <w:p w14:paraId="423F5182" w14:textId="77777777" w:rsidR="00590B5F" w:rsidRPr="009700FF" w:rsidRDefault="00590B5F">
            <w:pPr>
              <w:jc w:val="center"/>
              <w:rPr>
                <w:rFonts w:ascii="Arial" w:hAnsi="Arial" w:cs="Arial"/>
                <w:sz w:val="14"/>
                <w:szCs w:val="14"/>
                <w:rPrChange w:id="255" w:author="Irajizad,Ehsan" w:date="2022-11-16T13:30:00Z">
                  <w:rPr>
                    <w:sz w:val="13"/>
                    <w:szCs w:val="13"/>
                  </w:rPr>
                </w:rPrChange>
              </w:rPr>
              <w:pPrChange w:id="256" w:author="Irajizad,Ehsan" w:date="2022-11-16T13:30:00Z">
                <w:pPr>
                  <w:jc w:val="right"/>
                </w:pPr>
              </w:pPrChange>
            </w:pPr>
            <w:r w:rsidRPr="009700FF">
              <w:rPr>
                <w:rFonts w:ascii="Arial" w:hAnsi="Arial" w:cs="Arial"/>
                <w:sz w:val="14"/>
                <w:szCs w:val="14"/>
                <w:rPrChange w:id="257" w:author="Irajizad,Ehsan" w:date="2022-11-16T13:30:00Z">
                  <w:rPr>
                    <w:sz w:val="13"/>
                    <w:szCs w:val="13"/>
                  </w:rPr>
                </w:rPrChange>
              </w:rPr>
              <w:t>24</w:t>
            </w:r>
          </w:p>
          <w:p w14:paraId="1226CDD5" w14:textId="1CB7FA39" w:rsidR="00590B5F" w:rsidRPr="009700FF" w:rsidRDefault="00590B5F">
            <w:pPr>
              <w:jc w:val="center"/>
              <w:rPr>
                <w:rFonts w:ascii="Arial" w:hAnsi="Arial" w:cs="Arial"/>
                <w:sz w:val="14"/>
                <w:szCs w:val="14"/>
                <w:rPrChange w:id="258" w:author="Irajizad,Ehsan" w:date="2022-11-16T13:30:00Z">
                  <w:rPr>
                    <w:sz w:val="13"/>
                    <w:szCs w:val="13"/>
                  </w:rPr>
                </w:rPrChange>
              </w:rPr>
              <w:pPrChange w:id="259" w:author="Irajizad,Ehsan" w:date="2022-11-16T13:30:00Z">
                <w:pPr>
                  <w:jc w:val="right"/>
                </w:pPr>
              </w:pPrChange>
            </w:pPr>
            <w:r w:rsidRPr="009700FF">
              <w:rPr>
                <w:rFonts w:ascii="Arial" w:hAnsi="Arial" w:cs="Arial"/>
                <w:sz w:val="14"/>
                <w:szCs w:val="14"/>
                <w:rPrChange w:id="260" w:author="Irajizad,Ehsan" w:date="2022-11-16T13:30:00Z">
                  <w:rPr>
                    <w:sz w:val="13"/>
                    <w:szCs w:val="13"/>
                  </w:rPr>
                </w:rPrChange>
              </w:rPr>
              <w:t>(</w:t>
            </w:r>
            <w:r w:rsidR="005A1AAC" w:rsidRPr="009700FF">
              <w:rPr>
                <w:rFonts w:ascii="Arial" w:hAnsi="Arial" w:cs="Arial"/>
                <w:sz w:val="14"/>
                <w:szCs w:val="14"/>
                <w:rPrChange w:id="261" w:author="Irajizad,Ehsan" w:date="2022-11-16T13:30:00Z">
                  <w:rPr>
                    <w:sz w:val="13"/>
                    <w:szCs w:val="13"/>
                  </w:rPr>
                </w:rPrChange>
              </w:rPr>
              <w:t>55</w:t>
            </w:r>
            <w:r w:rsidRPr="009700FF">
              <w:rPr>
                <w:rFonts w:ascii="Arial" w:hAnsi="Arial" w:cs="Arial"/>
                <w:sz w:val="14"/>
                <w:szCs w:val="14"/>
                <w:rPrChange w:id="262" w:author="Irajizad,Ehsan" w:date="2022-11-16T13:30:00Z">
                  <w:rPr>
                    <w:sz w:val="13"/>
                    <w:szCs w:val="13"/>
                  </w:rPr>
                </w:rPrChange>
              </w:rPr>
              <w:t>.</w:t>
            </w:r>
            <w:r w:rsidR="005A1AAC" w:rsidRPr="009700FF">
              <w:rPr>
                <w:rFonts w:ascii="Arial" w:hAnsi="Arial" w:cs="Arial"/>
                <w:sz w:val="14"/>
                <w:szCs w:val="14"/>
                <w:rPrChange w:id="263" w:author="Irajizad,Ehsan" w:date="2022-11-16T13:30:00Z">
                  <w:rPr>
                    <w:sz w:val="13"/>
                    <w:szCs w:val="13"/>
                  </w:rPr>
                </w:rPrChange>
              </w:rPr>
              <w:t>81</w:t>
            </w:r>
            <w:r w:rsidR="006A13CE" w:rsidRPr="009700FF">
              <w:rPr>
                <w:rFonts w:ascii="Arial" w:hAnsi="Arial" w:cs="Arial"/>
                <w:sz w:val="14"/>
                <w:szCs w:val="14"/>
                <w:rPrChange w:id="264" w:author="Irajizad,Ehsan" w:date="2022-11-16T13:30:00Z">
                  <w:rPr>
                    <w:sz w:val="13"/>
                    <w:szCs w:val="13"/>
                  </w:rPr>
                </w:rPrChange>
              </w:rPr>
              <w:t>%</w:t>
            </w:r>
            <w:r w:rsidRPr="009700FF">
              <w:rPr>
                <w:rFonts w:ascii="Arial" w:hAnsi="Arial" w:cs="Arial"/>
                <w:sz w:val="14"/>
                <w:szCs w:val="14"/>
                <w:rPrChange w:id="265" w:author="Irajizad,Ehsan" w:date="2022-11-16T13:30:00Z">
                  <w:rPr>
                    <w:sz w:val="13"/>
                    <w:szCs w:val="13"/>
                  </w:rPr>
                </w:rPrChange>
              </w:rPr>
              <w:t>)</w:t>
            </w:r>
          </w:p>
        </w:tc>
        <w:tc>
          <w:tcPr>
            <w:tcW w:w="864" w:type="dxa"/>
            <w:vAlign w:val="center"/>
            <w:tcPrChange w:id="266" w:author="Irajizad,Ehsan" w:date="2022-11-16T13:30:00Z">
              <w:tcPr>
                <w:tcW w:w="864" w:type="dxa"/>
              </w:tcPr>
            </w:tcPrChange>
          </w:tcPr>
          <w:p w14:paraId="75B3238A" w14:textId="662F8702" w:rsidR="00590B5F" w:rsidRPr="009700FF" w:rsidRDefault="005A1AAC">
            <w:pPr>
              <w:jc w:val="center"/>
              <w:rPr>
                <w:rFonts w:ascii="Arial" w:hAnsi="Arial" w:cs="Arial"/>
                <w:sz w:val="14"/>
                <w:szCs w:val="14"/>
                <w:rPrChange w:id="267" w:author="Irajizad,Ehsan" w:date="2022-11-16T13:30:00Z">
                  <w:rPr>
                    <w:sz w:val="13"/>
                    <w:szCs w:val="13"/>
                  </w:rPr>
                </w:rPrChange>
              </w:rPr>
              <w:pPrChange w:id="268" w:author="Irajizad,Ehsan" w:date="2022-11-16T13:30:00Z">
                <w:pPr>
                  <w:jc w:val="right"/>
                </w:pPr>
              </w:pPrChange>
            </w:pPr>
            <w:r w:rsidRPr="009700FF">
              <w:rPr>
                <w:rFonts w:ascii="Arial" w:hAnsi="Arial" w:cs="Arial"/>
                <w:sz w:val="14"/>
                <w:szCs w:val="14"/>
                <w:rPrChange w:id="269" w:author="Irajizad,Ehsan" w:date="2022-11-16T13:30:00Z">
                  <w:rPr>
                    <w:sz w:val="13"/>
                    <w:szCs w:val="13"/>
                  </w:rPr>
                </w:rPrChange>
              </w:rPr>
              <w:t>20</w:t>
            </w:r>
          </w:p>
          <w:p w14:paraId="74676A0E" w14:textId="20C9C352" w:rsidR="00590B5F" w:rsidRPr="009700FF" w:rsidRDefault="00590B5F">
            <w:pPr>
              <w:jc w:val="center"/>
              <w:rPr>
                <w:rFonts w:ascii="Arial" w:hAnsi="Arial" w:cs="Arial"/>
                <w:sz w:val="14"/>
                <w:szCs w:val="14"/>
                <w:rPrChange w:id="270" w:author="Irajizad,Ehsan" w:date="2022-11-16T13:30:00Z">
                  <w:rPr>
                    <w:sz w:val="13"/>
                    <w:szCs w:val="13"/>
                  </w:rPr>
                </w:rPrChange>
              </w:rPr>
              <w:pPrChange w:id="271" w:author="Irajizad,Ehsan" w:date="2022-11-16T13:30:00Z">
                <w:pPr>
                  <w:jc w:val="right"/>
                </w:pPr>
              </w:pPrChange>
            </w:pPr>
            <w:r w:rsidRPr="009700FF">
              <w:rPr>
                <w:rFonts w:ascii="Arial" w:hAnsi="Arial" w:cs="Arial"/>
                <w:sz w:val="14"/>
                <w:szCs w:val="14"/>
                <w:rPrChange w:id="272" w:author="Irajizad,Ehsan" w:date="2022-11-16T13:30:00Z">
                  <w:rPr>
                    <w:sz w:val="13"/>
                    <w:szCs w:val="13"/>
                  </w:rPr>
                </w:rPrChange>
              </w:rPr>
              <w:t>(</w:t>
            </w:r>
            <w:r w:rsidR="005A1AAC" w:rsidRPr="009700FF">
              <w:rPr>
                <w:rFonts w:ascii="Arial" w:hAnsi="Arial" w:cs="Arial"/>
                <w:sz w:val="14"/>
                <w:szCs w:val="14"/>
                <w:rPrChange w:id="273" w:author="Irajizad,Ehsan" w:date="2022-11-16T13:30:00Z">
                  <w:rPr>
                    <w:sz w:val="13"/>
                    <w:szCs w:val="13"/>
                  </w:rPr>
                </w:rPrChange>
              </w:rPr>
              <w:t>55.56</w:t>
            </w:r>
            <w:r w:rsidR="006A13CE" w:rsidRPr="009700FF">
              <w:rPr>
                <w:rFonts w:ascii="Arial" w:hAnsi="Arial" w:cs="Arial"/>
                <w:sz w:val="14"/>
                <w:szCs w:val="14"/>
                <w:rPrChange w:id="274" w:author="Irajizad,Ehsan" w:date="2022-11-16T13:30:00Z">
                  <w:rPr>
                    <w:sz w:val="13"/>
                    <w:szCs w:val="13"/>
                  </w:rPr>
                </w:rPrChange>
              </w:rPr>
              <w:t>%</w:t>
            </w:r>
            <w:r w:rsidRPr="009700FF">
              <w:rPr>
                <w:rFonts w:ascii="Arial" w:hAnsi="Arial" w:cs="Arial"/>
                <w:sz w:val="14"/>
                <w:szCs w:val="14"/>
                <w:rPrChange w:id="275" w:author="Irajizad,Ehsan" w:date="2022-11-16T13:30:00Z">
                  <w:rPr>
                    <w:sz w:val="13"/>
                    <w:szCs w:val="13"/>
                  </w:rPr>
                </w:rPrChange>
              </w:rPr>
              <w:t>)</w:t>
            </w:r>
          </w:p>
        </w:tc>
        <w:tc>
          <w:tcPr>
            <w:tcW w:w="864" w:type="dxa"/>
            <w:vAlign w:val="center"/>
            <w:tcPrChange w:id="276" w:author="Irajizad,Ehsan" w:date="2022-11-16T13:30:00Z">
              <w:tcPr>
                <w:tcW w:w="864" w:type="dxa"/>
              </w:tcPr>
            </w:tcPrChange>
          </w:tcPr>
          <w:p w14:paraId="3E5C7DEB" w14:textId="77777777" w:rsidR="00590B5F" w:rsidRPr="009700FF" w:rsidRDefault="00590B5F">
            <w:pPr>
              <w:jc w:val="center"/>
              <w:rPr>
                <w:rFonts w:ascii="Arial" w:hAnsi="Arial" w:cs="Arial"/>
                <w:sz w:val="14"/>
                <w:szCs w:val="14"/>
                <w:rPrChange w:id="277" w:author="Irajizad,Ehsan" w:date="2022-11-16T13:30:00Z">
                  <w:rPr>
                    <w:sz w:val="13"/>
                    <w:szCs w:val="13"/>
                  </w:rPr>
                </w:rPrChange>
              </w:rPr>
              <w:pPrChange w:id="278" w:author="Irajizad,Ehsan" w:date="2022-11-16T13:30:00Z">
                <w:pPr>
                  <w:jc w:val="right"/>
                </w:pPr>
              </w:pPrChange>
            </w:pPr>
            <w:r w:rsidRPr="009700FF">
              <w:rPr>
                <w:rFonts w:ascii="Arial" w:hAnsi="Arial" w:cs="Arial"/>
                <w:sz w:val="14"/>
                <w:szCs w:val="14"/>
                <w:rPrChange w:id="279" w:author="Irajizad,Ehsan" w:date="2022-11-16T13:30:00Z">
                  <w:rPr>
                    <w:sz w:val="13"/>
                    <w:szCs w:val="13"/>
                  </w:rPr>
                </w:rPrChange>
              </w:rPr>
              <w:t>22</w:t>
            </w:r>
          </w:p>
          <w:p w14:paraId="7D576A52" w14:textId="4D01C152" w:rsidR="00590B5F" w:rsidRPr="009700FF" w:rsidRDefault="00590B5F">
            <w:pPr>
              <w:jc w:val="center"/>
              <w:rPr>
                <w:rFonts w:ascii="Arial" w:hAnsi="Arial" w:cs="Arial"/>
                <w:sz w:val="14"/>
                <w:szCs w:val="14"/>
                <w:rPrChange w:id="280" w:author="Irajizad,Ehsan" w:date="2022-11-16T13:30:00Z">
                  <w:rPr>
                    <w:sz w:val="13"/>
                    <w:szCs w:val="13"/>
                  </w:rPr>
                </w:rPrChange>
              </w:rPr>
              <w:pPrChange w:id="281" w:author="Irajizad,Ehsan" w:date="2022-11-16T13:30:00Z">
                <w:pPr>
                  <w:jc w:val="right"/>
                </w:pPr>
              </w:pPrChange>
            </w:pPr>
            <w:r w:rsidRPr="009700FF">
              <w:rPr>
                <w:rFonts w:ascii="Arial" w:hAnsi="Arial" w:cs="Arial"/>
                <w:sz w:val="14"/>
                <w:szCs w:val="14"/>
                <w:rPrChange w:id="282" w:author="Irajizad,Ehsan" w:date="2022-11-16T13:30:00Z">
                  <w:rPr>
                    <w:sz w:val="13"/>
                    <w:szCs w:val="13"/>
                  </w:rPr>
                </w:rPrChange>
              </w:rPr>
              <w:t>(</w:t>
            </w:r>
            <w:r w:rsidR="005A1AAC" w:rsidRPr="009700FF">
              <w:rPr>
                <w:rFonts w:ascii="Arial" w:hAnsi="Arial" w:cs="Arial"/>
                <w:sz w:val="14"/>
                <w:szCs w:val="14"/>
                <w:rPrChange w:id="283" w:author="Irajizad,Ehsan" w:date="2022-11-16T13:30:00Z">
                  <w:rPr>
                    <w:sz w:val="13"/>
                    <w:szCs w:val="13"/>
                  </w:rPr>
                </w:rPrChange>
              </w:rPr>
              <w:t>57.89</w:t>
            </w:r>
            <w:r w:rsidR="006A13CE" w:rsidRPr="009700FF">
              <w:rPr>
                <w:rFonts w:ascii="Arial" w:hAnsi="Arial" w:cs="Arial"/>
                <w:sz w:val="14"/>
                <w:szCs w:val="14"/>
                <w:rPrChange w:id="284" w:author="Irajizad,Ehsan" w:date="2022-11-16T13:30:00Z">
                  <w:rPr>
                    <w:sz w:val="13"/>
                    <w:szCs w:val="13"/>
                  </w:rPr>
                </w:rPrChange>
              </w:rPr>
              <w:t>%</w:t>
            </w:r>
            <w:r w:rsidRPr="009700FF">
              <w:rPr>
                <w:rFonts w:ascii="Arial" w:hAnsi="Arial" w:cs="Arial"/>
                <w:sz w:val="14"/>
                <w:szCs w:val="14"/>
                <w:rPrChange w:id="285" w:author="Irajizad,Ehsan" w:date="2022-11-16T13:30:00Z">
                  <w:rPr>
                    <w:sz w:val="13"/>
                    <w:szCs w:val="13"/>
                  </w:rPr>
                </w:rPrChange>
              </w:rPr>
              <w:t>)</w:t>
            </w:r>
          </w:p>
        </w:tc>
        <w:tc>
          <w:tcPr>
            <w:tcW w:w="864" w:type="dxa"/>
            <w:vAlign w:val="center"/>
            <w:tcPrChange w:id="286" w:author="Irajizad,Ehsan" w:date="2022-11-16T13:30:00Z">
              <w:tcPr>
                <w:tcW w:w="864" w:type="dxa"/>
              </w:tcPr>
            </w:tcPrChange>
          </w:tcPr>
          <w:p w14:paraId="1D96D6B5" w14:textId="719523C2" w:rsidR="00590B5F" w:rsidRPr="009700FF" w:rsidRDefault="00590B5F">
            <w:pPr>
              <w:jc w:val="center"/>
              <w:rPr>
                <w:rFonts w:ascii="Arial" w:hAnsi="Arial" w:cs="Arial"/>
                <w:sz w:val="14"/>
                <w:szCs w:val="14"/>
                <w:rPrChange w:id="287" w:author="Irajizad,Ehsan" w:date="2022-11-16T13:30:00Z">
                  <w:rPr>
                    <w:sz w:val="13"/>
                    <w:szCs w:val="13"/>
                  </w:rPr>
                </w:rPrChange>
              </w:rPr>
              <w:pPrChange w:id="288" w:author="Irajizad,Ehsan" w:date="2022-11-16T13:30:00Z">
                <w:pPr>
                  <w:jc w:val="right"/>
                </w:pPr>
              </w:pPrChange>
            </w:pPr>
            <w:r w:rsidRPr="009700FF">
              <w:rPr>
                <w:rFonts w:ascii="Arial" w:hAnsi="Arial" w:cs="Arial"/>
                <w:sz w:val="14"/>
                <w:szCs w:val="14"/>
                <w:rPrChange w:id="289" w:author="Irajizad,Ehsan" w:date="2022-11-16T13:30:00Z">
                  <w:rPr>
                    <w:sz w:val="13"/>
                    <w:szCs w:val="13"/>
                  </w:rPr>
                </w:rPrChange>
              </w:rPr>
              <w:t>1</w:t>
            </w:r>
            <w:r w:rsidR="005A1AAC" w:rsidRPr="009700FF">
              <w:rPr>
                <w:rFonts w:ascii="Arial" w:hAnsi="Arial" w:cs="Arial"/>
                <w:sz w:val="14"/>
                <w:szCs w:val="14"/>
                <w:rPrChange w:id="290" w:author="Irajizad,Ehsan" w:date="2022-11-16T13:30:00Z">
                  <w:rPr>
                    <w:sz w:val="13"/>
                    <w:szCs w:val="13"/>
                  </w:rPr>
                </w:rPrChange>
              </w:rPr>
              <w:t>8</w:t>
            </w:r>
          </w:p>
          <w:p w14:paraId="3EB7AE9A" w14:textId="57759670" w:rsidR="00590B5F" w:rsidRPr="009700FF" w:rsidRDefault="00590B5F">
            <w:pPr>
              <w:jc w:val="center"/>
              <w:rPr>
                <w:rFonts w:ascii="Arial" w:hAnsi="Arial" w:cs="Arial"/>
                <w:sz w:val="14"/>
                <w:szCs w:val="14"/>
                <w:rPrChange w:id="291" w:author="Irajizad,Ehsan" w:date="2022-11-16T13:30:00Z">
                  <w:rPr>
                    <w:sz w:val="13"/>
                    <w:szCs w:val="13"/>
                  </w:rPr>
                </w:rPrChange>
              </w:rPr>
              <w:pPrChange w:id="292" w:author="Irajizad,Ehsan" w:date="2022-11-16T13:30:00Z">
                <w:pPr>
                  <w:jc w:val="right"/>
                </w:pPr>
              </w:pPrChange>
            </w:pPr>
            <w:r w:rsidRPr="009700FF">
              <w:rPr>
                <w:rFonts w:ascii="Arial" w:hAnsi="Arial" w:cs="Arial"/>
                <w:sz w:val="14"/>
                <w:szCs w:val="14"/>
                <w:rPrChange w:id="293" w:author="Irajizad,Ehsan" w:date="2022-11-16T13:30:00Z">
                  <w:rPr>
                    <w:sz w:val="13"/>
                    <w:szCs w:val="13"/>
                  </w:rPr>
                </w:rPrChange>
              </w:rPr>
              <w:t>(</w:t>
            </w:r>
            <w:r w:rsidR="005A1AAC" w:rsidRPr="009700FF">
              <w:rPr>
                <w:rFonts w:ascii="Arial" w:hAnsi="Arial" w:cs="Arial"/>
                <w:sz w:val="14"/>
                <w:szCs w:val="14"/>
                <w:rPrChange w:id="294" w:author="Irajizad,Ehsan" w:date="2022-11-16T13:30:00Z">
                  <w:rPr>
                    <w:sz w:val="13"/>
                    <w:szCs w:val="13"/>
                  </w:rPr>
                </w:rPrChange>
              </w:rPr>
              <w:t>64.29</w:t>
            </w:r>
            <w:r w:rsidR="006A13CE" w:rsidRPr="009700FF">
              <w:rPr>
                <w:rFonts w:ascii="Arial" w:hAnsi="Arial" w:cs="Arial"/>
                <w:sz w:val="14"/>
                <w:szCs w:val="14"/>
                <w:rPrChange w:id="295" w:author="Irajizad,Ehsan" w:date="2022-11-16T13:30:00Z">
                  <w:rPr>
                    <w:sz w:val="13"/>
                    <w:szCs w:val="13"/>
                  </w:rPr>
                </w:rPrChange>
              </w:rPr>
              <w:t>%</w:t>
            </w:r>
            <w:r w:rsidRPr="009700FF">
              <w:rPr>
                <w:rFonts w:ascii="Arial" w:hAnsi="Arial" w:cs="Arial"/>
                <w:sz w:val="14"/>
                <w:szCs w:val="14"/>
                <w:rPrChange w:id="296" w:author="Irajizad,Ehsan" w:date="2022-11-16T13:30:00Z">
                  <w:rPr>
                    <w:sz w:val="13"/>
                    <w:szCs w:val="13"/>
                  </w:rPr>
                </w:rPrChange>
              </w:rPr>
              <w:t>)</w:t>
            </w:r>
          </w:p>
        </w:tc>
        <w:tc>
          <w:tcPr>
            <w:tcW w:w="864" w:type="dxa"/>
            <w:vAlign w:val="center"/>
            <w:tcPrChange w:id="297" w:author="Irajizad,Ehsan" w:date="2022-11-16T13:30:00Z">
              <w:tcPr>
                <w:tcW w:w="864" w:type="dxa"/>
              </w:tcPr>
            </w:tcPrChange>
          </w:tcPr>
          <w:p w14:paraId="27B22369" w14:textId="77777777" w:rsidR="00590B5F" w:rsidRPr="009700FF" w:rsidRDefault="00590B5F">
            <w:pPr>
              <w:jc w:val="center"/>
              <w:rPr>
                <w:rFonts w:ascii="Arial" w:hAnsi="Arial" w:cs="Arial"/>
                <w:sz w:val="14"/>
                <w:szCs w:val="14"/>
                <w:rPrChange w:id="298" w:author="Irajizad,Ehsan" w:date="2022-11-16T13:30:00Z">
                  <w:rPr>
                    <w:sz w:val="13"/>
                    <w:szCs w:val="13"/>
                  </w:rPr>
                </w:rPrChange>
              </w:rPr>
              <w:pPrChange w:id="299" w:author="Irajizad,Ehsan" w:date="2022-11-16T13:30:00Z">
                <w:pPr>
                  <w:jc w:val="right"/>
                </w:pPr>
              </w:pPrChange>
            </w:pPr>
            <w:r w:rsidRPr="009700FF">
              <w:rPr>
                <w:rFonts w:ascii="Arial" w:hAnsi="Arial" w:cs="Arial"/>
                <w:sz w:val="14"/>
                <w:szCs w:val="14"/>
                <w:rPrChange w:id="300" w:author="Irajizad,Ehsan" w:date="2022-11-16T13:30:00Z">
                  <w:rPr>
                    <w:sz w:val="13"/>
                    <w:szCs w:val="13"/>
                  </w:rPr>
                </w:rPrChange>
              </w:rPr>
              <w:t>7</w:t>
            </w:r>
          </w:p>
          <w:p w14:paraId="78054856" w14:textId="58440487" w:rsidR="00590B5F" w:rsidRPr="009700FF" w:rsidRDefault="00590B5F">
            <w:pPr>
              <w:jc w:val="center"/>
              <w:rPr>
                <w:rFonts w:ascii="Arial" w:hAnsi="Arial" w:cs="Arial"/>
                <w:sz w:val="14"/>
                <w:szCs w:val="14"/>
                <w:rPrChange w:id="301" w:author="Irajizad,Ehsan" w:date="2022-11-16T13:30:00Z">
                  <w:rPr>
                    <w:sz w:val="13"/>
                    <w:szCs w:val="13"/>
                  </w:rPr>
                </w:rPrChange>
              </w:rPr>
              <w:pPrChange w:id="302" w:author="Irajizad,Ehsan" w:date="2022-11-16T13:30:00Z">
                <w:pPr>
                  <w:jc w:val="right"/>
                </w:pPr>
              </w:pPrChange>
            </w:pPr>
            <w:r w:rsidRPr="009700FF">
              <w:rPr>
                <w:rFonts w:ascii="Arial" w:hAnsi="Arial" w:cs="Arial"/>
                <w:sz w:val="14"/>
                <w:szCs w:val="14"/>
                <w:rPrChange w:id="303" w:author="Irajizad,Ehsan" w:date="2022-11-16T13:30:00Z">
                  <w:rPr>
                    <w:sz w:val="13"/>
                    <w:szCs w:val="13"/>
                  </w:rPr>
                </w:rPrChange>
              </w:rPr>
              <w:t>(</w:t>
            </w:r>
            <w:r w:rsidR="005A1AAC" w:rsidRPr="009700FF">
              <w:rPr>
                <w:rFonts w:ascii="Arial" w:hAnsi="Arial" w:cs="Arial"/>
                <w:sz w:val="14"/>
                <w:szCs w:val="14"/>
                <w:rPrChange w:id="304" w:author="Irajizad,Ehsan" w:date="2022-11-16T13:30:00Z">
                  <w:rPr>
                    <w:sz w:val="13"/>
                    <w:szCs w:val="13"/>
                  </w:rPr>
                </w:rPrChange>
              </w:rPr>
              <w:t>25</w:t>
            </w:r>
            <w:r w:rsidRPr="009700FF">
              <w:rPr>
                <w:rFonts w:ascii="Arial" w:hAnsi="Arial" w:cs="Arial"/>
                <w:sz w:val="14"/>
                <w:szCs w:val="14"/>
                <w:rPrChange w:id="305" w:author="Irajizad,Ehsan" w:date="2022-11-16T13:30:00Z">
                  <w:rPr>
                    <w:sz w:val="13"/>
                    <w:szCs w:val="13"/>
                  </w:rPr>
                </w:rPrChange>
              </w:rPr>
              <w:t>.</w:t>
            </w:r>
            <w:r w:rsidR="005A1AAC" w:rsidRPr="009700FF">
              <w:rPr>
                <w:rFonts w:ascii="Arial" w:hAnsi="Arial" w:cs="Arial"/>
                <w:sz w:val="14"/>
                <w:szCs w:val="14"/>
                <w:rPrChange w:id="306" w:author="Irajizad,Ehsan" w:date="2022-11-16T13:30:00Z">
                  <w:rPr>
                    <w:sz w:val="13"/>
                    <w:szCs w:val="13"/>
                  </w:rPr>
                </w:rPrChange>
              </w:rPr>
              <w:t>93</w:t>
            </w:r>
            <w:r w:rsidR="006A13CE" w:rsidRPr="009700FF">
              <w:rPr>
                <w:rFonts w:ascii="Arial" w:hAnsi="Arial" w:cs="Arial"/>
                <w:sz w:val="14"/>
                <w:szCs w:val="14"/>
                <w:rPrChange w:id="307" w:author="Irajizad,Ehsan" w:date="2022-11-16T13:30:00Z">
                  <w:rPr>
                    <w:sz w:val="13"/>
                    <w:szCs w:val="13"/>
                  </w:rPr>
                </w:rPrChange>
              </w:rPr>
              <w:t>%</w:t>
            </w:r>
            <w:r w:rsidRPr="009700FF">
              <w:rPr>
                <w:rFonts w:ascii="Arial" w:hAnsi="Arial" w:cs="Arial"/>
                <w:sz w:val="14"/>
                <w:szCs w:val="14"/>
                <w:rPrChange w:id="308" w:author="Irajizad,Ehsan" w:date="2022-11-16T13:30:00Z">
                  <w:rPr>
                    <w:sz w:val="13"/>
                    <w:szCs w:val="13"/>
                  </w:rPr>
                </w:rPrChange>
              </w:rPr>
              <w:t>)</w:t>
            </w:r>
          </w:p>
        </w:tc>
        <w:tc>
          <w:tcPr>
            <w:tcW w:w="864" w:type="dxa"/>
            <w:vAlign w:val="center"/>
            <w:tcPrChange w:id="309" w:author="Irajizad,Ehsan" w:date="2022-11-16T13:30:00Z">
              <w:tcPr>
                <w:tcW w:w="864" w:type="dxa"/>
              </w:tcPr>
            </w:tcPrChange>
          </w:tcPr>
          <w:p w14:paraId="7DB4F93C" w14:textId="49922897" w:rsidR="00590B5F" w:rsidRPr="009700FF" w:rsidRDefault="005A1AAC">
            <w:pPr>
              <w:jc w:val="center"/>
              <w:rPr>
                <w:rFonts w:ascii="Arial" w:hAnsi="Arial" w:cs="Arial"/>
                <w:sz w:val="14"/>
                <w:szCs w:val="14"/>
                <w:rPrChange w:id="310" w:author="Irajizad,Ehsan" w:date="2022-11-16T13:30:00Z">
                  <w:rPr>
                    <w:sz w:val="13"/>
                    <w:szCs w:val="13"/>
                  </w:rPr>
                </w:rPrChange>
              </w:rPr>
              <w:pPrChange w:id="311" w:author="Irajizad,Ehsan" w:date="2022-11-16T13:30:00Z">
                <w:pPr>
                  <w:jc w:val="right"/>
                </w:pPr>
              </w:pPrChange>
            </w:pPr>
            <w:r w:rsidRPr="009700FF">
              <w:rPr>
                <w:rFonts w:ascii="Arial" w:hAnsi="Arial" w:cs="Arial"/>
                <w:sz w:val="14"/>
                <w:szCs w:val="14"/>
                <w:rPrChange w:id="312" w:author="Irajizad,Ehsan" w:date="2022-11-16T13:30:00Z">
                  <w:rPr>
                    <w:sz w:val="13"/>
                    <w:szCs w:val="13"/>
                  </w:rPr>
                </w:rPrChange>
              </w:rPr>
              <w:t>25</w:t>
            </w:r>
          </w:p>
          <w:p w14:paraId="22CA6584" w14:textId="44B22D2D" w:rsidR="00590B5F" w:rsidRPr="009700FF" w:rsidRDefault="00590B5F">
            <w:pPr>
              <w:jc w:val="center"/>
              <w:rPr>
                <w:rFonts w:ascii="Arial" w:hAnsi="Arial" w:cs="Arial"/>
                <w:sz w:val="14"/>
                <w:szCs w:val="14"/>
                <w:rPrChange w:id="313" w:author="Irajizad,Ehsan" w:date="2022-11-16T13:30:00Z">
                  <w:rPr>
                    <w:sz w:val="13"/>
                    <w:szCs w:val="13"/>
                  </w:rPr>
                </w:rPrChange>
              </w:rPr>
              <w:pPrChange w:id="314" w:author="Irajizad,Ehsan" w:date="2022-11-16T13:30:00Z">
                <w:pPr>
                  <w:jc w:val="right"/>
                </w:pPr>
              </w:pPrChange>
            </w:pPr>
            <w:r w:rsidRPr="009700FF">
              <w:rPr>
                <w:rFonts w:ascii="Arial" w:hAnsi="Arial" w:cs="Arial"/>
                <w:sz w:val="14"/>
                <w:szCs w:val="14"/>
                <w:rPrChange w:id="315" w:author="Irajizad,Ehsan" w:date="2022-11-16T13:30:00Z">
                  <w:rPr>
                    <w:sz w:val="13"/>
                    <w:szCs w:val="13"/>
                  </w:rPr>
                </w:rPrChange>
              </w:rPr>
              <w:t>(</w:t>
            </w:r>
            <w:r w:rsidR="005A1AAC" w:rsidRPr="009700FF">
              <w:rPr>
                <w:rFonts w:ascii="Arial" w:hAnsi="Arial" w:cs="Arial"/>
                <w:sz w:val="14"/>
                <w:szCs w:val="14"/>
                <w:rPrChange w:id="316" w:author="Irajizad,Ehsan" w:date="2022-11-16T13:30:00Z">
                  <w:rPr>
                    <w:sz w:val="13"/>
                    <w:szCs w:val="13"/>
                  </w:rPr>
                </w:rPrChange>
              </w:rPr>
              <w:t>56.82</w:t>
            </w:r>
            <w:r w:rsidRPr="009700FF">
              <w:rPr>
                <w:rFonts w:ascii="Arial" w:hAnsi="Arial" w:cs="Arial"/>
                <w:sz w:val="14"/>
                <w:szCs w:val="14"/>
                <w:rPrChange w:id="317" w:author="Irajizad,Ehsan" w:date="2022-11-16T13:30:00Z">
                  <w:rPr>
                    <w:sz w:val="13"/>
                    <w:szCs w:val="13"/>
                  </w:rPr>
                </w:rPrChange>
              </w:rPr>
              <w:t>%)</w:t>
            </w:r>
          </w:p>
        </w:tc>
        <w:tc>
          <w:tcPr>
            <w:tcW w:w="864" w:type="dxa"/>
            <w:vAlign w:val="center"/>
            <w:tcPrChange w:id="318" w:author="Irajizad,Ehsan" w:date="2022-11-16T13:30:00Z">
              <w:tcPr>
                <w:tcW w:w="864" w:type="dxa"/>
              </w:tcPr>
            </w:tcPrChange>
          </w:tcPr>
          <w:p w14:paraId="49A53006" w14:textId="49CA43CF" w:rsidR="00590B5F" w:rsidRPr="009700FF" w:rsidRDefault="00590B5F">
            <w:pPr>
              <w:jc w:val="center"/>
              <w:rPr>
                <w:rFonts w:ascii="Arial" w:hAnsi="Arial" w:cs="Arial"/>
                <w:sz w:val="14"/>
                <w:szCs w:val="14"/>
                <w:rPrChange w:id="319" w:author="Irajizad,Ehsan" w:date="2022-11-16T13:30:00Z">
                  <w:rPr>
                    <w:sz w:val="13"/>
                    <w:szCs w:val="13"/>
                  </w:rPr>
                </w:rPrChange>
              </w:rPr>
              <w:pPrChange w:id="320" w:author="Irajizad,Ehsan" w:date="2022-11-16T13:30:00Z">
                <w:pPr>
                  <w:jc w:val="right"/>
                </w:pPr>
              </w:pPrChange>
            </w:pPr>
            <w:r w:rsidRPr="009700FF">
              <w:rPr>
                <w:rFonts w:ascii="Arial" w:hAnsi="Arial" w:cs="Arial"/>
                <w:sz w:val="14"/>
                <w:szCs w:val="14"/>
                <w:rPrChange w:id="321" w:author="Irajizad,Ehsan" w:date="2022-11-16T13:30:00Z">
                  <w:rPr>
                    <w:sz w:val="13"/>
                    <w:szCs w:val="13"/>
                  </w:rPr>
                </w:rPrChange>
              </w:rPr>
              <w:t>1</w:t>
            </w:r>
            <w:r w:rsidR="005A1AAC" w:rsidRPr="009700FF">
              <w:rPr>
                <w:rFonts w:ascii="Arial" w:hAnsi="Arial" w:cs="Arial"/>
                <w:sz w:val="14"/>
                <w:szCs w:val="14"/>
                <w:rPrChange w:id="322" w:author="Irajizad,Ehsan" w:date="2022-11-16T13:30:00Z">
                  <w:rPr>
                    <w:sz w:val="13"/>
                    <w:szCs w:val="13"/>
                  </w:rPr>
                </w:rPrChange>
              </w:rPr>
              <w:t>63</w:t>
            </w:r>
          </w:p>
          <w:p w14:paraId="6130436C" w14:textId="00AFF067" w:rsidR="00590B5F" w:rsidRPr="009700FF" w:rsidRDefault="00590B5F">
            <w:pPr>
              <w:jc w:val="center"/>
              <w:rPr>
                <w:rFonts w:ascii="Arial" w:hAnsi="Arial" w:cs="Arial"/>
                <w:sz w:val="14"/>
                <w:szCs w:val="14"/>
                <w:rPrChange w:id="323" w:author="Irajizad,Ehsan" w:date="2022-11-16T13:30:00Z">
                  <w:rPr>
                    <w:sz w:val="13"/>
                    <w:szCs w:val="13"/>
                  </w:rPr>
                </w:rPrChange>
              </w:rPr>
              <w:pPrChange w:id="324" w:author="Irajizad,Ehsan" w:date="2022-11-16T13:30:00Z">
                <w:pPr>
                  <w:jc w:val="right"/>
                </w:pPr>
              </w:pPrChange>
            </w:pPr>
            <w:r w:rsidRPr="009700FF">
              <w:rPr>
                <w:rFonts w:ascii="Arial" w:hAnsi="Arial" w:cs="Arial"/>
                <w:sz w:val="14"/>
                <w:szCs w:val="14"/>
                <w:rPrChange w:id="325" w:author="Irajizad,Ehsan" w:date="2022-11-16T13:30:00Z">
                  <w:rPr>
                    <w:sz w:val="13"/>
                    <w:szCs w:val="13"/>
                  </w:rPr>
                </w:rPrChange>
              </w:rPr>
              <w:t>(5</w:t>
            </w:r>
            <w:r w:rsidR="005A1AAC" w:rsidRPr="009700FF">
              <w:rPr>
                <w:rFonts w:ascii="Arial" w:hAnsi="Arial" w:cs="Arial"/>
                <w:sz w:val="14"/>
                <w:szCs w:val="14"/>
                <w:rPrChange w:id="326" w:author="Irajizad,Ehsan" w:date="2022-11-16T13:30:00Z">
                  <w:rPr>
                    <w:sz w:val="13"/>
                    <w:szCs w:val="13"/>
                  </w:rPr>
                </w:rPrChange>
              </w:rPr>
              <w:t>4</w:t>
            </w:r>
            <w:r w:rsidRPr="009700FF">
              <w:rPr>
                <w:rFonts w:ascii="Arial" w:hAnsi="Arial" w:cs="Arial"/>
                <w:sz w:val="14"/>
                <w:szCs w:val="14"/>
                <w:rPrChange w:id="327" w:author="Irajizad,Ehsan" w:date="2022-11-16T13:30:00Z">
                  <w:rPr>
                    <w:sz w:val="13"/>
                    <w:szCs w:val="13"/>
                  </w:rPr>
                </w:rPrChange>
              </w:rPr>
              <w:t>.</w:t>
            </w:r>
            <w:r w:rsidR="005A1AAC" w:rsidRPr="009700FF">
              <w:rPr>
                <w:rFonts w:ascii="Arial" w:hAnsi="Arial" w:cs="Arial"/>
                <w:sz w:val="14"/>
                <w:szCs w:val="14"/>
                <w:rPrChange w:id="328" w:author="Irajizad,Ehsan" w:date="2022-11-16T13:30:00Z">
                  <w:rPr>
                    <w:sz w:val="13"/>
                    <w:szCs w:val="13"/>
                  </w:rPr>
                </w:rPrChange>
              </w:rPr>
              <w:t>70</w:t>
            </w:r>
            <w:r w:rsidR="006A13CE" w:rsidRPr="009700FF">
              <w:rPr>
                <w:rFonts w:ascii="Arial" w:hAnsi="Arial" w:cs="Arial"/>
                <w:sz w:val="14"/>
                <w:szCs w:val="14"/>
                <w:rPrChange w:id="329" w:author="Irajizad,Ehsan" w:date="2022-11-16T13:30:00Z">
                  <w:rPr>
                    <w:sz w:val="13"/>
                    <w:szCs w:val="13"/>
                  </w:rPr>
                </w:rPrChange>
              </w:rPr>
              <w:t>%</w:t>
            </w:r>
            <w:r w:rsidRPr="009700FF">
              <w:rPr>
                <w:rFonts w:ascii="Arial" w:hAnsi="Arial" w:cs="Arial"/>
                <w:sz w:val="14"/>
                <w:szCs w:val="14"/>
                <w:rPrChange w:id="330" w:author="Irajizad,Ehsan" w:date="2022-11-16T13:30:00Z">
                  <w:rPr>
                    <w:sz w:val="13"/>
                    <w:szCs w:val="13"/>
                  </w:rPr>
                </w:rPrChange>
              </w:rPr>
              <w:t>)</w:t>
            </w:r>
          </w:p>
        </w:tc>
        <w:tc>
          <w:tcPr>
            <w:tcW w:w="864" w:type="dxa"/>
            <w:vAlign w:val="center"/>
            <w:tcPrChange w:id="331" w:author="Irajizad,Ehsan" w:date="2022-11-16T13:30:00Z">
              <w:tcPr>
                <w:tcW w:w="864" w:type="dxa"/>
              </w:tcPr>
            </w:tcPrChange>
          </w:tcPr>
          <w:p w14:paraId="13977FFF" w14:textId="58C0378C" w:rsidR="00590B5F" w:rsidRPr="009700FF" w:rsidRDefault="00590B5F">
            <w:pPr>
              <w:jc w:val="center"/>
              <w:rPr>
                <w:rFonts w:ascii="Arial" w:hAnsi="Arial" w:cs="Arial"/>
                <w:sz w:val="14"/>
                <w:szCs w:val="14"/>
                <w:rPrChange w:id="332" w:author="Irajizad,Ehsan" w:date="2022-11-16T13:30:00Z">
                  <w:rPr>
                    <w:sz w:val="13"/>
                    <w:szCs w:val="13"/>
                  </w:rPr>
                </w:rPrChange>
              </w:rPr>
              <w:pPrChange w:id="333" w:author="Irajizad,Ehsan" w:date="2022-11-16T13:30:00Z">
                <w:pPr>
                  <w:jc w:val="right"/>
                </w:pPr>
              </w:pPrChange>
            </w:pPr>
            <w:r w:rsidRPr="009700FF">
              <w:rPr>
                <w:rFonts w:ascii="Arial" w:hAnsi="Arial" w:cs="Arial"/>
                <w:sz w:val="14"/>
                <w:szCs w:val="14"/>
                <w:rPrChange w:id="334" w:author="Irajizad,Ehsan" w:date="2022-11-16T13:30:00Z">
                  <w:rPr>
                    <w:sz w:val="13"/>
                    <w:szCs w:val="13"/>
                  </w:rPr>
                </w:rPrChange>
              </w:rPr>
              <w:t>1</w:t>
            </w:r>
            <w:r w:rsidR="005A1AAC" w:rsidRPr="009700FF">
              <w:rPr>
                <w:rFonts w:ascii="Arial" w:hAnsi="Arial" w:cs="Arial"/>
                <w:sz w:val="14"/>
                <w:szCs w:val="14"/>
                <w:rPrChange w:id="335" w:author="Irajizad,Ehsan" w:date="2022-11-16T13:30:00Z">
                  <w:rPr>
                    <w:sz w:val="13"/>
                    <w:szCs w:val="13"/>
                  </w:rPr>
                </w:rPrChange>
              </w:rPr>
              <w:t>48</w:t>
            </w:r>
          </w:p>
          <w:p w14:paraId="3616137B" w14:textId="3FD7861E" w:rsidR="00590B5F" w:rsidRPr="009700FF" w:rsidRDefault="00590B5F">
            <w:pPr>
              <w:jc w:val="center"/>
              <w:rPr>
                <w:rFonts w:ascii="Arial" w:hAnsi="Arial" w:cs="Arial"/>
                <w:sz w:val="14"/>
                <w:szCs w:val="14"/>
                <w:rPrChange w:id="336" w:author="Irajizad,Ehsan" w:date="2022-11-16T13:30:00Z">
                  <w:rPr>
                    <w:sz w:val="13"/>
                    <w:szCs w:val="13"/>
                  </w:rPr>
                </w:rPrChange>
              </w:rPr>
              <w:pPrChange w:id="337" w:author="Irajizad,Ehsan" w:date="2022-11-16T13:30:00Z">
                <w:pPr>
                  <w:jc w:val="right"/>
                </w:pPr>
              </w:pPrChange>
            </w:pPr>
            <w:r w:rsidRPr="009700FF">
              <w:rPr>
                <w:rFonts w:ascii="Arial" w:hAnsi="Arial" w:cs="Arial"/>
                <w:sz w:val="14"/>
                <w:szCs w:val="14"/>
                <w:rPrChange w:id="338" w:author="Irajizad,Ehsan" w:date="2022-11-16T13:30:00Z">
                  <w:rPr>
                    <w:sz w:val="13"/>
                    <w:szCs w:val="13"/>
                  </w:rPr>
                </w:rPrChange>
              </w:rPr>
              <w:t>(</w:t>
            </w:r>
            <w:r w:rsidR="00B83B6C" w:rsidRPr="009700FF">
              <w:rPr>
                <w:rFonts w:ascii="Arial" w:hAnsi="Arial" w:cs="Arial"/>
                <w:sz w:val="14"/>
                <w:szCs w:val="14"/>
                <w:rPrChange w:id="339" w:author="Irajizad,Ehsan" w:date="2022-11-16T13:30:00Z">
                  <w:rPr>
                    <w:sz w:val="13"/>
                    <w:szCs w:val="13"/>
                  </w:rPr>
                </w:rPrChange>
              </w:rPr>
              <w:t>58</w:t>
            </w:r>
            <w:r w:rsidRPr="009700FF">
              <w:rPr>
                <w:rFonts w:ascii="Arial" w:hAnsi="Arial" w:cs="Arial"/>
                <w:sz w:val="14"/>
                <w:szCs w:val="14"/>
                <w:rPrChange w:id="340" w:author="Irajizad,Ehsan" w:date="2022-11-16T13:30:00Z">
                  <w:rPr>
                    <w:sz w:val="13"/>
                    <w:szCs w:val="13"/>
                  </w:rPr>
                </w:rPrChange>
              </w:rPr>
              <w:t>.</w:t>
            </w:r>
            <w:r w:rsidR="00B83B6C" w:rsidRPr="009700FF">
              <w:rPr>
                <w:rFonts w:ascii="Arial" w:hAnsi="Arial" w:cs="Arial"/>
                <w:sz w:val="14"/>
                <w:szCs w:val="14"/>
                <w:rPrChange w:id="341" w:author="Irajizad,Ehsan" w:date="2022-11-16T13:30:00Z">
                  <w:rPr>
                    <w:sz w:val="13"/>
                    <w:szCs w:val="13"/>
                  </w:rPr>
                </w:rPrChange>
              </w:rPr>
              <w:t>04</w:t>
            </w:r>
            <w:r w:rsidR="006A13CE" w:rsidRPr="009700FF">
              <w:rPr>
                <w:rFonts w:ascii="Arial" w:hAnsi="Arial" w:cs="Arial"/>
                <w:sz w:val="14"/>
                <w:szCs w:val="14"/>
                <w:rPrChange w:id="342" w:author="Irajizad,Ehsan" w:date="2022-11-16T13:30:00Z">
                  <w:rPr>
                    <w:sz w:val="13"/>
                    <w:szCs w:val="13"/>
                  </w:rPr>
                </w:rPrChange>
              </w:rPr>
              <w:t>%</w:t>
            </w:r>
            <w:r w:rsidRPr="009700FF">
              <w:rPr>
                <w:rFonts w:ascii="Arial" w:hAnsi="Arial" w:cs="Arial"/>
                <w:sz w:val="14"/>
                <w:szCs w:val="14"/>
                <w:rPrChange w:id="343" w:author="Irajizad,Ehsan" w:date="2022-11-16T13:30:00Z">
                  <w:rPr>
                    <w:sz w:val="13"/>
                    <w:szCs w:val="13"/>
                  </w:rPr>
                </w:rPrChange>
              </w:rPr>
              <w:t>)</w:t>
            </w:r>
          </w:p>
        </w:tc>
      </w:tr>
      <w:tr w:rsidR="00CA2DFB" w:rsidRPr="009700FF" w14:paraId="4088FEE2" w14:textId="77777777" w:rsidTr="009700FF">
        <w:trPr>
          <w:trHeight w:val="288"/>
          <w:jc w:val="center"/>
          <w:trPrChange w:id="344" w:author="Irajizad,Ehsan" w:date="2022-11-16T13:30:00Z">
            <w:trPr>
              <w:trHeight w:val="288"/>
              <w:jc w:val="center"/>
            </w:trPr>
          </w:trPrChange>
        </w:trPr>
        <w:tc>
          <w:tcPr>
            <w:tcW w:w="864" w:type="dxa"/>
            <w:vMerge/>
            <w:vAlign w:val="center"/>
            <w:tcPrChange w:id="345" w:author="Irajizad,Ehsan" w:date="2022-11-16T13:30:00Z">
              <w:tcPr>
                <w:tcW w:w="864" w:type="dxa"/>
                <w:vMerge/>
              </w:tcPr>
            </w:tcPrChange>
          </w:tcPr>
          <w:p w14:paraId="0BD76A5A" w14:textId="77777777" w:rsidR="00590B5F" w:rsidRPr="009700FF" w:rsidRDefault="00590B5F">
            <w:pPr>
              <w:jc w:val="center"/>
              <w:rPr>
                <w:rFonts w:ascii="Arial" w:hAnsi="Arial" w:cs="Arial"/>
                <w:b/>
                <w:bCs/>
                <w:sz w:val="14"/>
                <w:szCs w:val="14"/>
                <w:rPrChange w:id="346" w:author="Irajizad,Ehsan" w:date="2022-11-16T13:30:00Z">
                  <w:rPr>
                    <w:b/>
                    <w:bCs/>
                    <w:sz w:val="13"/>
                    <w:szCs w:val="13"/>
                  </w:rPr>
                </w:rPrChange>
              </w:rPr>
              <w:pPrChange w:id="347" w:author="Irajizad,Ehsan" w:date="2022-11-16T13:30:00Z">
                <w:pPr>
                  <w:jc w:val="right"/>
                </w:pPr>
              </w:pPrChange>
            </w:pPr>
          </w:p>
        </w:tc>
        <w:tc>
          <w:tcPr>
            <w:tcW w:w="864" w:type="dxa"/>
            <w:vAlign w:val="center"/>
            <w:tcPrChange w:id="348" w:author="Irajizad,Ehsan" w:date="2022-11-16T13:30:00Z">
              <w:tcPr>
                <w:tcW w:w="864" w:type="dxa"/>
              </w:tcPr>
            </w:tcPrChange>
          </w:tcPr>
          <w:p w14:paraId="6217C666" w14:textId="43E2A36A" w:rsidR="00590B5F" w:rsidRPr="009700FF" w:rsidRDefault="00590B5F">
            <w:pPr>
              <w:jc w:val="center"/>
              <w:rPr>
                <w:rFonts w:ascii="Arial" w:hAnsi="Arial" w:cs="Arial"/>
                <w:b/>
                <w:bCs/>
                <w:sz w:val="14"/>
                <w:szCs w:val="14"/>
                <w:rPrChange w:id="349" w:author="Irajizad,Ehsan" w:date="2022-11-16T13:30:00Z">
                  <w:rPr>
                    <w:b/>
                    <w:bCs/>
                    <w:sz w:val="13"/>
                    <w:szCs w:val="13"/>
                  </w:rPr>
                </w:rPrChange>
              </w:rPr>
              <w:pPrChange w:id="350" w:author="Irajizad,Ehsan" w:date="2022-11-16T13:30:00Z">
                <w:pPr>
                  <w:jc w:val="right"/>
                </w:pPr>
              </w:pPrChange>
            </w:pPr>
            <w:r w:rsidRPr="009700FF">
              <w:rPr>
                <w:rFonts w:ascii="Arial" w:hAnsi="Arial" w:cs="Arial"/>
                <w:b/>
                <w:bCs/>
                <w:sz w:val="14"/>
                <w:szCs w:val="14"/>
                <w:rPrChange w:id="351" w:author="Irajizad,Ehsan" w:date="2022-11-16T13:30:00Z">
                  <w:rPr>
                    <w:b/>
                    <w:bCs/>
                    <w:sz w:val="13"/>
                    <w:szCs w:val="13"/>
                  </w:rPr>
                </w:rPrChange>
              </w:rPr>
              <w:t>RNA</w:t>
            </w:r>
            <w:r w:rsidR="002A3D54" w:rsidRPr="009700FF">
              <w:rPr>
                <w:rFonts w:ascii="Arial" w:hAnsi="Arial" w:cs="Arial"/>
                <w:b/>
                <w:bCs/>
                <w:sz w:val="14"/>
                <w:szCs w:val="14"/>
                <w:rPrChange w:id="352" w:author="Irajizad,Ehsan" w:date="2022-11-16T13:30:00Z">
                  <w:rPr>
                    <w:b/>
                    <w:bCs/>
                    <w:sz w:val="13"/>
                    <w:szCs w:val="13"/>
                  </w:rPr>
                </w:rPrChange>
              </w:rPr>
              <w:t xml:space="preserve"> product</w:t>
            </w:r>
            <w:r w:rsidR="008F296F" w:rsidRPr="009700FF">
              <w:rPr>
                <w:rFonts w:ascii="Arial" w:hAnsi="Arial" w:cs="Arial"/>
                <w:b/>
                <w:bCs/>
                <w:sz w:val="14"/>
                <w:szCs w:val="14"/>
                <w:rPrChange w:id="353" w:author="Irajizad,Ehsan" w:date="2022-11-16T13:30:00Z">
                  <w:rPr>
                    <w:b/>
                    <w:bCs/>
                    <w:sz w:val="13"/>
                    <w:szCs w:val="13"/>
                  </w:rPr>
                </w:rPrChange>
              </w:rPr>
              <w:t xml:space="preserve"> </w:t>
            </w:r>
            <w:r w:rsidRPr="009700FF">
              <w:rPr>
                <w:rFonts w:ascii="Arial" w:hAnsi="Arial" w:cs="Arial"/>
                <w:b/>
                <w:bCs/>
                <w:sz w:val="14"/>
                <w:szCs w:val="14"/>
                <w:rPrChange w:id="354" w:author="Irajizad,Ehsan" w:date="2022-11-16T13:30:00Z">
                  <w:rPr>
                    <w:b/>
                    <w:bCs/>
                    <w:sz w:val="13"/>
                    <w:szCs w:val="13"/>
                  </w:rPr>
                </w:rPrChange>
              </w:rPr>
              <w:t>(-)</w:t>
            </w:r>
          </w:p>
          <w:p w14:paraId="452330BD" w14:textId="77777777" w:rsidR="00590B5F" w:rsidRPr="009700FF" w:rsidRDefault="00590B5F">
            <w:pPr>
              <w:jc w:val="center"/>
              <w:rPr>
                <w:rFonts w:ascii="Arial" w:hAnsi="Arial" w:cs="Arial"/>
                <w:b/>
                <w:bCs/>
                <w:sz w:val="14"/>
                <w:szCs w:val="14"/>
                <w:rPrChange w:id="355" w:author="Irajizad,Ehsan" w:date="2022-11-16T13:30:00Z">
                  <w:rPr>
                    <w:b/>
                    <w:bCs/>
                    <w:sz w:val="13"/>
                    <w:szCs w:val="13"/>
                  </w:rPr>
                </w:rPrChange>
              </w:rPr>
              <w:pPrChange w:id="356" w:author="Irajizad,Ehsan" w:date="2022-11-16T13:30:00Z">
                <w:pPr>
                  <w:jc w:val="right"/>
                </w:pPr>
              </w:pPrChange>
            </w:pPr>
          </w:p>
        </w:tc>
        <w:tc>
          <w:tcPr>
            <w:tcW w:w="864" w:type="dxa"/>
            <w:vAlign w:val="center"/>
            <w:tcPrChange w:id="357" w:author="Irajizad,Ehsan" w:date="2022-11-16T13:30:00Z">
              <w:tcPr>
                <w:tcW w:w="864" w:type="dxa"/>
              </w:tcPr>
            </w:tcPrChange>
          </w:tcPr>
          <w:p w14:paraId="72119BE6" w14:textId="77777777" w:rsidR="00590B5F" w:rsidRPr="009700FF" w:rsidRDefault="00590B5F">
            <w:pPr>
              <w:jc w:val="center"/>
              <w:rPr>
                <w:rFonts w:ascii="Arial" w:hAnsi="Arial" w:cs="Arial"/>
                <w:sz w:val="14"/>
                <w:szCs w:val="14"/>
                <w:rPrChange w:id="358" w:author="Irajizad,Ehsan" w:date="2022-11-16T13:30:00Z">
                  <w:rPr>
                    <w:sz w:val="13"/>
                    <w:szCs w:val="13"/>
                  </w:rPr>
                </w:rPrChange>
              </w:rPr>
              <w:pPrChange w:id="359" w:author="Irajizad,Ehsan" w:date="2022-11-16T13:30:00Z">
                <w:pPr>
                  <w:jc w:val="right"/>
                </w:pPr>
              </w:pPrChange>
            </w:pPr>
            <w:r w:rsidRPr="009700FF">
              <w:rPr>
                <w:rFonts w:ascii="Arial" w:hAnsi="Arial" w:cs="Arial"/>
                <w:sz w:val="14"/>
                <w:szCs w:val="14"/>
                <w:rPrChange w:id="360" w:author="Irajizad,Ehsan" w:date="2022-11-16T13:30:00Z">
                  <w:rPr>
                    <w:sz w:val="13"/>
                    <w:szCs w:val="13"/>
                  </w:rPr>
                </w:rPrChange>
              </w:rPr>
              <w:t>8</w:t>
            </w:r>
          </w:p>
        </w:tc>
        <w:tc>
          <w:tcPr>
            <w:tcW w:w="864" w:type="dxa"/>
            <w:vAlign w:val="center"/>
            <w:tcPrChange w:id="361" w:author="Irajizad,Ehsan" w:date="2022-11-16T13:30:00Z">
              <w:tcPr>
                <w:tcW w:w="864" w:type="dxa"/>
              </w:tcPr>
            </w:tcPrChange>
          </w:tcPr>
          <w:p w14:paraId="2896AD35" w14:textId="6C1896B3" w:rsidR="00590B5F" w:rsidRPr="009700FF" w:rsidRDefault="00590B5F">
            <w:pPr>
              <w:jc w:val="center"/>
              <w:rPr>
                <w:rFonts w:ascii="Arial" w:hAnsi="Arial" w:cs="Arial"/>
                <w:sz w:val="14"/>
                <w:szCs w:val="14"/>
                <w:rPrChange w:id="362" w:author="Irajizad,Ehsan" w:date="2022-11-16T13:30:00Z">
                  <w:rPr>
                    <w:sz w:val="13"/>
                    <w:szCs w:val="13"/>
                  </w:rPr>
                </w:rPrChange>
              </w:rPr>
              <w:pPrChange w:id="363" w:author="Irajizad,Ehsan" w:date="2022-11-16T13:30:00Z">
                <w:pPr>
                  <w:jc w:val="right"/>
                </w:pPr>
              </w:pPrChange>
            </w:pPr>
            <w:r w:rsidRPr="009700FF">
              <w:rPr>
                <w:rFonts w:ascii="Arial" w:hAnsi="Arial" w:cs="Arial"/>
                <w:sz w:val="14"/>
                <w:szCs w:val="14"/>
                <w:rPrChange w:id="364" w:author="Irajizad,Ehsan" w:date="2022-11-16T13:30:00Z">
                  <w:rPr>
                    <w:sz w:val="13"/>
                    <w:szCs w:val="13"/>
                  </w:rPr>
                </w:rPrChange>
              </w:rPr>
              <w:t>2</w:t>
            </w:r>
            <w:r w:rsidR="00442863" w:rsidRPr="009700FF">
              <w:rPr>
                <w:rFonts w:ascii="Arial" w:hAnsi="Arial" w:cs="Arial"/>
                <w:sz w:val="14"/>
                <w:szCs w:val="14"/>
                <w:rPrChange w:id="365" w:author="Irajizad,Ehsan" w:date="2022-11-16T13:30:00Z">
                  <w:rPr>
                    <w:sz w:val="13"/>
                    <w:szCs w:val="13"/>
                  </w:rPr>
                </w:rPrChange>
              </w:rPr>
              <w:t>7</w:t>
            </w:r>
          </w:p>
        </w:tc>
        <w:tc>
          <w:tcPr>
            <w:tcW w:w="864" w:type="dxa"/>
            <w:vAlign w:val="center"/>
            <w:tcPrChange w:id="366" w:author="Irajizad,Ehsan" w:date="2022-11-16T13:30:00Z">
              <w:tcPr>
                <w:tcW w:w="864" w:type="dxa"/>
              </w:tcPr>
            </w:tcPrChange>
          </w:tcPr>
          <w:p w14:paraId="377F9E66" w14:textId="6160FCB0" w:rsidR="00590B5F" w:rsidRPr="009700FF" w:rsidRDefault="00590B5F">
            <w:pPr>
              <w:jc w:val="center"/>
              <w:rPr>
                <w:rFonts w:ascii="Arial" w:hAnsi="Arial" w:cs="Arial"/>
                <w:sz w:val="14"/>
                <w:szCs w:val="14"/>
                <w:rPrChange w:id="367" w:author="Irajizad,Ehsan" w:date="2022-11-16T13:30:00Z">
                  <w:rPr>
                    <w:sz w:val="13"/>
                    <w:szCs w:val="13"/>
                  </w:rPr>
                </w:rPrChange>
              </w:rPr>
              <w:pPrChange w:id="368" w:author="Irajizad,Ehsan" w:date="2022-11-16T13:30:00Z">
                <w:pPr>
                  <w:jc w:val="right"/>
                </w:pPr>
              </w:pPrChange>
            </w:pPr>
            <w:r w:rsidRPr="009700FF">
              <w:rPr>
                <w:rFonts w:ascii="Arial" w:hAnsi="Arial" w:cs="Arial"/>
                <w:sz w:val="14"/>
                <w:szCs w:val="14"/>
                <w:rPrChange w:id="369" w:author="Irajizad,Ehsan" w:date="2022-11-16T13:30:00Z">
                  <w:rPr>
                    <w:sz w:val="13"/>
                    <w:szCs w:val="13"/>
                  </w:rPr>
                </w:rPrChange>
              </w:rPr>
              <w:t>1</w:t>
            </w:r>
            <w:r w:rsidR="005A1AAC" w:rsidRPr="009700FF">
              <w:rPr>
                <w:rFonts w:ascii="Arial" w:hAnsi="Arial" w:cs="Arial"/>
                <w:sz w:val="14"/>
                <w:szCs w:val="14"/>
                <w:rPrChange w:id="370" w:author="Irajizad,Ehsan" w:date="2022-11-16T13:30:00Z">
                  <w:rPr>
                    <w:sz w:val="13"/>
                    <w:szCs w:val="13"/>
                  </w:rPr>
                </w:rPrChange>
              </w:rPr>
              <w:t>9</w:t>
            </w:r>
          </w:p>
        </w:tc>
        <w:tc>
          <w:tcPr>
            <w:tcW w:w="864" w:type="dxa"/>
            <w:vAlign w:val="center"/>
            <w:tcPrChange w:id="371" w:author="Irajizad,Ehsan" w:date="2022-11-16T13:30:00Z">
              <w:tcPr>
                <w:tcW w:w="864" w:type="dxa"/>
              </w:tcPr>
            </w:tcPrChange>
          </w:tcPr>
          <w:p w14:paraId="35EC8838" w14:textId="7351B6BE" w:rsidR="00590B5F" w:rsidRPr="009700FF" w:rsidRDefault="00590B5F">
            <w:pPr>
              <w:jc w:val="center"/>
              <w:rPr>
                <w:rFonts w:ascii="Arial" w:hAnsi="Arial" w:cs="Arial"/>
                <w:sz w:val="14"/>
                <w:szCs w:val="14"/>
                <w:rPrChange w:id="372" w:author="Irajizad,Ehsan" w:date="2022-11-16T13:30:00Z">
                  <w:rPr>
                    <w:sz w:val="13"/>
                    <w:szCs w:val="13"/>
                  </w:rPr>
                </w:rPrChange>
              </w:rPr>
              <w:pPrChange w:id="373" w:author="Irajizad,Ehsan" w:date="2022-11-16T13:30:00Z">
                <w:pPr>
                  <w:jc w:val="right"/>
                </w:pPr>
              </w:pPrChange>
            </w:pPr>
            <w:r w:rsidRPr="009700FF">
              <w:rPr>
                <w:rFonts w:ascii="Arial" w:hAnsi="Arial" w:cs="Arial"/>
                <w:sz w:val="14"/>
                <w:szCs w:val="14"/>
                <w:rPrChange w:id="374" w:author="Irajizad,Ehsan" w:date="2022-11-16T13:30:00Z">
                  <w:rPr>
                    <w:sz w:val="13"/>
                    <w:szCs w:val="13"/>
                  </w:rPr>
                </w:rPrChange>
              </w:rPr>
              <w:t>1</w:t>
            </w:r>
            <w:r w:rsidR="005A1AAC" w:rsidRPr="009700FF">
              <w:rPr>
                <w:rFonts w:ascii="Arial" w:hAnsi="Arial" w:cs="Arial"/>
                <w:sz w:val="14"/>
                <w:szCs w:val="14"/>
                <w:rPrChange w:id="375" w:author="Irajizad,Ehsan" w:date="2022-11-16T13:30:00Z">
                  <w:rPr>
                    <w:sz w:val="13"/>
                    <w:szCs w:val="13"/>
                  </w:rPr>
                </w:rPrChange>
              </w:rPr>
              <w:t>6</w:t>
            </w:r>
          </w:p>
        </w:tc>
        <w:tc>
          <w:tcPr>
            <w:tcW w:w="864" w:type="dxa"/>
            <w:vAlign w:val="center"/>
            <w:tcPrChange w:id="376" w:author="Irajizad,Ehsan" w:date="2022-11-16T13:30:00Z">
              <w:tcPr>
                <w:tcW w:w="864" w:type="dxa"/>
              </w:tcPr>
            </w:tcPrChange>
          </w:tcPr>
          <w:p w14:paraId="4E32AC07" w14:textId="7975ED0F" w:rsidR="00590B5F" w:rsidRPr="009700FF" w:rsidRDefault="00590B5F">
            <w:pPr>
              <w:jc w:val="center"/>
              <w:rPr>
                <w:rFonts w:ascii="Arial" w:hAnsi="Arial" w:cs="Arial"/>
                <w:sz w:val="14"/>
                <w:szCs w:val="14"/>
                <w:rPrChange w:id="377" w:author="Irajizad,Ehsan" w:date="2022-11-16T13:30:00Z">
                  <w:rPr>
                    <w:sz w:val="13"/>
                    <w:szCs w:val="13"/>
                  </w:rPr>
                </w:rPrChange>
              </w:rPr>
              <w:pPrChange w:id="378" w:author="Irajizad,Ehsan" w:date="2022-11-16T13:30:00Z">
                <w:pPr>
                  <w:jc w:val="right"/>
                </w:pPr>
              </w:pPrChange>
            </w:pPr>
            <w:r w:rsidRPr="009700FF">
              <w:rPr>
                <w:rFonts w:ascii="Arial" w:hAnsi="Arial" w:cs="Arial"/>
                <w:sz w:val="14"/>
                <w:szCs w:val="14"/>
                <w:rPrChange w:id="379" w:author="Irajizad,Ehsan" w:date="2022-11-16T13:30:00Z">
                  <w:rPr>
                    <w:sz w:val="13"/>
                    <w:szCs w:val="13"/>
                  </w:rPr>
                </w:rPrChange>
              </w:rPr>
              <w:t>1</w:t>
            </w:r>
            <w:r w:rsidR="005A1AAC" w:rsidRPr="009700FF">
              <w:rPr>
                <w:rFonts w:ascii="Arial" w:hAnsi="Arial" w:cs="Arial"/>
                <w:sz w:val="14"/>
                <w:szCs w:val="14"/>
                <w:rPrChange w:id="380" w:author="Irajizad,Ehsan" w:date="2022-11-16T13:30:00Z">
                  <w:rPr>
                    <w:sz w:val="13"/>
                    <w:szCs w:val="13"/>
                  </w:rPr>
                </w:rPrChange>
              </w:rPr>
              <w:t>6</w:t>
            </w:r>
          </w:p>
        </w:tc>
        <w:tc>
          <w:tcPr>
            <w:tcW w:w="864" w:type="dxa"/>
            <w:vAlign w:val="center"/>
            <w:tcPrChange w:id="381" w:author="Irajizad,Ehsan" w:date="2022-11-16T13:30:00Z">
              <w:tcPr>
                <w:tcW w:w="864" w:type="dxa"/>
              </w:tcPr>
            </w:tcPrChange>
          </w:tcPr>
          <w:p w14:paraId="08FE60AA" w14:textId="2275C9B5" w:rsidR="00590B5F" w:rsidRPr="009700FF" w:rsidRDefault="005A1AAC">
            <w:pPr>
              <w:jc w:val="center"/>
              <w:rPr>
                <w:rFonts w:ascii="Arial" w:hAnsi="Arial" w:cs="Arial"/>
                <w:sz w:val="14"/>
                <w:szCs w:val="14"/>
                <w:rPrChange w:id="382" w:author="Irajizad,Ehsan" w:date="2022-11-16T13:30:00Z">
                  <w:rPr>
                    <w:sz w:val="13"/>
                    <w:szCs w:val="13"/>
                  </w:rPr>
                </w:rPrChange>
              </w:rPr>
              <w:pPrChange w:id="383" w:author="Irajizad,Ehsan" w:date="2022-11-16T13:30:00Z">
                <w:pPr>
                  <w:jc w:val="right"/>
                </w:pPr>
              </w:pPrChange>
            </w:pPr>
            <w:r w:rsidRPr="009700FF">
              <w:rPr>
                <w:rFonts w:ascii="Arial" w:hAnsi="Arial" w:cs="Arial"/>
                <w:sz w:val="14"/>
                <w:szCs w:val="14"/>
                <w:rPrChange w:id="384" w:author="Irajizad,Ehsan" w:date="2022-11-16T13:30:00Z">
                  <w:rPr>
                    <w:sz w:val="13"/>
                    <w:szCs w:val="13"/>
                  </w:rPr>
                </w:rPrChange>
              </w:rPr>
              <w:t>10</w:t>
            </w:r>
          </w:p>
        </w:tc>
        <w:tc>
          <w:tcPr>
            <w:tcW w:w="864" w:type="dxa"/>
            <w:vAlign w:val="center"/>
            <w:tcPrChange w:id="385" w:author="Irajizad,Ehsan" w:date="2022-11-16T13:30:00Z">
              <w:tcPr>
                <w:tcW w:w="864" w:type="dxa"/>
              </w:tcPr>
            </w:tcPrChange>
          </w:tcPr>
          <w:p w14:paraId="21CEFE40" w14:textId="6DCDC064" w:rsidR="00590B5F" w:rsidRPr="009700FF" w:rsidRDefault="005A1AAC">
            <w:pPr>
              <w:jc w:val="center"/>
              <w:rPr>
                <w:rFonts w:ascii="Arial" w:hAnsi="Arial" w:cs="Arial"/>
                <w:sz w:val="14"/>
                <w:szCs w:val="14"/>
                <w:rPrChange w:id="386" w:author="Irajizad,Ehsan" w:date="2022-11-16T13:30:00Z">
                  <w:rPr>
                    <w:sz w:val="13"/>
                    <w:szCs w:val="13"/>
                  </w:rPr>
                </w:rPrChange>
              </w:rPr>
              <w:pPrChange w:id="387" w:author="Irajizad,Ehsan" w:date="2022-11-16T13:30:00Z">
                <w:pPr>
                  <w:jc w:val="right"/>
                </w:pPr>
              </w:pPrChange>
            </w:pPr>
            <w:r w:rsidRPr="009700FF">
              <w:rPr>
                <w:rFonts w:ascii="Arial" w:hAnsi="Arial" w:cs="Arial"/>
                <w:sz w:val="14"/>
                <w:szCs w:val="14"/>
                <w:rPrChange w:id="388" w:author="Irajizad,Ehsan" w:date="2022-11-16T13:30:00Z">
                  <w:rPr>
                    <w:sz w:val="13"/>
                    <w:szCs w:val="13"/>
                  </w:rPr>
                </w:rPrChange>
              </w:rPr>
              <w:t>20</w:t>
            </w:r>
          </w:p>
        </w:tc>
        <w:tc>
          <w:tcPr>
            <w:tcW w:w="864" w:type="dxa"/>
            <w:vAlign w:val="center"/>
            <w:tcPrChange w:id="389" w:author="Irajizad,Ehsan" w:date="2022-11-16T13:30:00Z">
              <w:tcPr>
                <w:tcW w:w="864" w:type="dxa"/>
              </w:tcPr>
            </w:tcPrChange>
          </w:tcPr>
          <w:p w14:paraId="1CFCA256" w14:textId="199B1370" w:rsidR="00590B5F" w:rsidRPr="009700FF" w:rsidRDefault="005A1AAC">
            <w:pPr>
              <w:jc w:val="center"/>
              <w:rPr>
                <w:rFonts w:ascii="Arial" w:hAnsi="Arial" w:cs="Arial"/>
                <w:sz w:val="14"/>
                <w:szCs w:val="14"/>
                <w:rPrChange w:id="390" w:author="Irajizad,Ehsan" w:date="2022-11-16T13:30:00Z">
                  <w:rPr>
                    <w:sz w:val="13"/>
                    <w:szCs w:val="13"/>
                  </w:rPr>
                </w:rPrChange>
              </w:rPr>
              <w:pPrChange w:id="391" w:author="Irajizad,Ehsan" w:date="2022-11-16T13:30:00Z">
                <w:pPr>
                  <w:jc w:val="right"/>
                </w:pPr>
              </w:pPrChange>
            </w:pPr>
            <w:r w:rsidRPr="009700FF">
              <w:rPr>
                <w:rFonts w:ascii="Arial" w:hAnsi="Arial" w:cs="Arial"/>
                <w:sz w:val="14"/>
                <w:szCs w:val="14"/>
                <w:rPrChange w:id="392" w:author="Irajizad,Ehsan" w:date="2022-11-16T13:30:00Z">
                  <w:rPr>
                    <w:sz w:val="13"/>
                    <w:szCs w:val="13"/>
                  </w:rPr>
                </w:rPrChange>
              </w:rPr>
              <w:t>19</w:t>
            </w:r>
          </w:p>
        </w:tc>
        <w:tc>
          <w:tcPr>
            <w:tcW w:w="864" w:type="dxa"/>
            <w:vAlign w:val="center"/>
            <w:tcPrChange w:id="393" w:author="Irajizad,Ehsan" w:date="2022-11-16T13:30:00Z">
              <w:tcPr>
                <w:tcW w:w="864" w:type="dxa"/>
              </w:tcPr>
            </w:tcPrChange>
          </w:tcPr>
          <w:p w14:paraId="22EC82DA" w14:textId="609E6EAA" w:rsidR="00590B5F" w:rsidRPr="009700FF" w:rsidRDefault="00590B5F">
            <w:pPr>
              <w:jc w:val="center"/>
              <w:rPr>
                <w:rFonts w:ascii="Arial" w:hAnsi="Arial" w:cs="Arial"/>
                <w:sz w:val="14"/>
                <w:szCs w:val="14"/>
                <w:rPrChange w:id="394" w:author="Irajizad,Ehsan" w:date="2022-11-16T13:30:00Z">
                  <w:rPr>
                    <w:sz w:val="13"/>
                    <w:szCs w:val="13"/>
                  </w:rPr>
                </w:rPrChange>
              </w:rPr>
              <w:pPrChange w:id="395" w:author="Irajizad,Ehsan" w:date="2022-11-16T13:30:00Z">
                <w:pPr>
                  <w:jc w:val="right"/>
                </w:pPr>
              </w:pPrChange>
            </w:pPr>
            <w:r w:rsidRPr="009700FF">
              <w:rPr>
                <w:rFonts w:ascii="Arial" w:hAnsi="Arial" w:cs="Arial"/>
                <w:sz w:val="14"/>
                <w:szCs w:val="14"/>
                <w:rPrChange w:id="396" w:author="Irajizad,Ehsan" w:date="2022-11-16T13:30:00Z">
                  <w:rPr>
                    <w:sz w:val="13"/>
                    <w:szCs w:val="13"/>
                  </w:rPr>
                </w:rPrChange>
              </w:rPr>
              <w:t>1</w:t>
            </w:r>
            <w:r w:rsidR="005A1AAC" w:rsidRPr="009700FF">
              <w:rPr>
                <w:rFonts w:ascii="Arial" w:hAnsi="Arial" w:cs="Arial"/>
                <w:sz w:val="14"/>
                <w:szCs w:val="14"/>
                <w:rPrChange w:id="397" w:author="Irajizad,Ehsan" w:date="2022-11-16T13:30:00Z">
                  <w:rPr>
                    <w:sz w:val="13"/>
                    <w:szCs w:val="13"/>
                  </w:rPr>
                </w:rPrChange>
              </w:rPr>
              <w:t>35</w:t>
            </w:r>
          </w:p>
        </w:tc>
        <w:tc>
          <w:tcPr>
            <w:tcW w:w="864" w:type="dxa"/>
            <w:vAlign w:val="center"/>
            <w:tcPrChange w:id="398" w:author="Irajizad,Ehsan" w:date="2022-11-16T13:30:00Z">
              <w:tcPr>
                <w:tcW w:w="864" w:type="dxa"/>
              </w:tcPr>
            </w:tcPrChange>
          </w:tcPr>
          <w:p w14:paraId="6664B537" w14:textId="15B58B41" w:rsidR="00590B5F" w:rsidRPr="009700FF" w:rsidRDefault="005A1AAC">
            <w:pPr>
              <w:jc w:val="center"/>
              <w:rPr>
                <w:rFonts w:ascii="Arial" w:hAnsi="Arial" w:cs="Arial"/>
                <w:sz w:val="14"/>
                <w:szCs w:val="14"/>
                <w:rPrChange w:id="399" w:author="Irajizad,Ehsan" w:date="2022-11-16T13:30:00Z">
                  <w:rPr>
                    <w:sz w:val="13"/>
                    <w:szCs w:val="13"/>
                  </w:rPr>
                </w:rPrChange>
              </w:rPr>
              <w:pPrChange w:id="400" w:author="Irajizad,Ehsan" w:date="2022-11-16T13:30:00Z">
                <w:pPr>
                  <w:jc w:val="right"/>
                </w:pPr>
              </w:pPrChange>
            </w:pPr>
            <w:r w:rsidRPr="009700FF">
              <w:rPr>
                <w:rFonts w:ascii="Arial" w:hAnsi="Arial" w:cs="Arial"/>
                <w:sz w:val="14"/>
                <w:szCs w:val="14"/>
                <w:rPrChange w:id="401" w:author="Irajizad,Ehsan" w:date="2022-11-16T13:30:00Z">
                  <w:rPr>
                    <w:sz w:val="13"/>
                    <w:szCs w:val="13"/>
                  </w:rPr>
                </w:rPrChange>
              </w:rPr>
              <w:t>107</w:t>
            </w:r>
          </w:p>
        </w:tc>
      </w:tr>
      <w:tr w:rsidR="00CA2DFB" w:rsidRPr="009700FF" w14:paraId="0075920E" w14:textId="77777777" w:rsidTr="009700FF">
        <w:trPr>
          <w:trHeight w:val="288"/>
          <w:jc w:val="center"/>
          <w:trPrChange w:id="402" w:author="Irajizad,Ehsan" w:date="2022-11-16T13:30:00Z">
            <w:trPr>
              <w:trHeight w:val="288"/>
              <w:jc w:val="center"/>
            </w:trPr>
          </w:trPrChange>
        </w:trPr>
        <w:tc>
          <w:tcPr>
            <w:tcW w:w="864" w:type="dxa"/>
            <w:vMerge/>
            <w:vAlign w:val="center"/>
            <w:tcPrChange w:id="403" w:author="Irajizad,Ehsan" w:date="2022-11-16T13:30:00Z">
              <w:tcPr>
                <w:tcW w:w="864" w:type="dxa"/>
                <w:vMerge/>
              </w:tcPr>
            </w:tcPrChange>
          </w:tcPr>
          <w:p w14:paraId="62A70043" w14:textId="77777777" w:rsidR="00590B5F" w:rsidRPr="009700FF" w:rsidRDefault="00590B5F">
            <w:pPr>
              <w:jc w:val="center"/>
              <w:rPr>
                <w:rFonts w:ascii="Arial" w:hAnsi="Arial" w:cs="Arial"/>
                <w:b/>
                <w:bCs/>
                <w:sz w:val="14"/>
                <w:szCs w:val="14"/>
                <w:rPrChange w:id="404" w:author="Irajizad,Ehsan" w:date="2022-11-16T13:30:00Z">
                  <w:rPr>
                    <w:b/>
                    <w:bCs/>
                    <w:sz w:val="13"/>
                    <w:szCs w:val="13"/>
                  </w:rPr>
                </w:rPrChange>
              </w:rPr>
              <w:pPrChange w:id="405" w:author="Irajizad,Ehsan" w:date="2022-11-16T13:30:00Z">
                <w:pPr>
                  <w:jc w:val="right"/>
                </w:pPr>
              </w:pPrChange>
            </w:pPr>
          </w:p>
        </w:tc>
        <w:tc>
          <w:tcPr>
            <w:tcW w:w="864" w:type="dxa"/>
            <w:vAlign w:val="center"/>
            <w:tcPrChange w:id="406" w:author="Irajizad,Ehsan" w:date="2022-11-16T13:30:00Z">
              <w:tcPr>
                <w:tcW w:w="864" w:type="dxa"/>
              </w:tcPr>
            </w:tcPrChange>
          </w:tcPr>
          <w:p w14:paraId="3BC1F437" w14:textId="0D04B50A" w:rsidR="00590B5F" w:rsidRPr="009700FF" w:rsidRDefault="00590B5F">
            <w:pPr>
              <w:jc w:val="center"/>
              <w:rPr>
                <w:rFonts w:ascii="Arial" w:hAnsi="Arial" w:cs="Arial"/>
                <w:b/>
                <w:bCs/>
                <w:sz w:val="14"/>
                <w:szCs w:val="14"/>
                <w:rPrChange w:id="407" w:author="Irajizad,Ehsan" w:date="2022-11-16T13:30:00Z">
                  <w:rPr>
                    <w:b/>
                    <w:bCs/>
                    <w:sz w:val="13"/>
                    <w:szCs w:val="13"/>
                  </w:rPr>
                </w:rPrChange>
              </w:rPr>
              <w:pPrChange w:id="408" w:author="Irajizad,Ehsan" w:date="2022-11-16T13:30:00Z">
                <w:pPr>
                  <w:jc w:val="right"/>
                </w:pPr>
              </w:pPrChange>
            </w:pPr>
            <w:r w:rsidRPr="009700FF">
              <w:rPr>
                <w:rFonts w:ascii="Arial" w:hAnsi="Arial" w:cs="Arial"/>
                <w:b/>
                <w:bCs/>
                <w:sz w:val="14"/>
                <w:szCs w:val="14"/>
                <w:rPrChange w:id="409" w:author="Irajizad,Ehsan" w:date="2022-11-16T13:30:00Z">
                  <w:rPr>
                    <w:b/>
                    <w:bCs/>
                    <w:sz w:val="13"/>
                    <w:szCs w:val="13"/>
                  </w:rPr>
                </w:rPrChange>
              </w:rPr>
              <w:t>Total protein prod</w:t>
            </w:r>
            <w:r w:rsidR="002A3D54" w:rsidRPr="009700FF">
              <w:rPr>
                <w:rFonts w:ascii="Arial" w:hAnsi="Arial" w:cs="Arial"/>
                <w:b/>
                <w:bCs/>
                <w:sz w:val="14"/>
                <w:szCs w:val="14"/>
                <w:rPrChange w:id="410" w:author="Irajizad,Ehsan" w:date="2022-11-16T13:30:00Z">
                  <w:rPr>
                    <w:b/>
                    <w:bCs/>
                    <w:sz w:val="13"/>
                    <w:szCs w:val="13"/>
                  </w:rPr>
                </w:rPrChange>
              </w:rPr>
              <w:t>ucts</w:t>
            </w:r>
          </w:p>
        </w:tc>
        <w:tc>
          <w:tcPr>
            <w:tcW w:w="864" w:type="dxa"/>
            <w:vAlign w:val="center"/>
            <w:tcPrChange w:id="411" w:author="Irajizad,Ehsan" w:date="2022-11-16T13:30:00Z">
              <w:tcPr>
                <w:tcW w:w="864" w:type="dxa"/>
              </w:tcPr>
            </w:tcPrChange>
          </w:tcPr>
          <w:p w14:paraId="1AC2AEB6" w14:textId="77777777" w:rsidR="00590B5F" w:rsidRPr="009700FF" w:rsidRDefault="00590B5F">
            <w:pPr>
              <w:jc w:val="center"/>
              <w:rPr>
                <w:rFonts w:ascii="Arial" w:hAnsi="Arial" w:cs="Arial"/>
                <w:sz w:val="14"/>
                <w:szCs w:val="14"/>
                <w:rPrChange w:id="412" w:author="Irajizad,Ehsan" w:date="2022-11-16T13:30:00Z">
                  <w:rPr>
                    <w:sz w:val="13"/>
                    <w:szCs w:val="13"/>
                  </w:rPr>
                </w:rPrChange>
              </w:rPr>
              <w:pPrChange w:id="413" w:author="Irajizad,Ehsan" w:date="2022-11-16T13:30:00Z">
                <w:pPr>
                  <w:jc w:val="right"/>
                </w:pPr>
              </w:pPrChange>
            </w:pPr>
            <w:r w:rsidRPr="009700FF">
              <w:rPr>
                <w:rFonts w:ascii="Arial" w:hAnsi="Arial" w:cs="Arial"/>
                <w:sz w:val="14"/>
                <w:szCs w:val="14"/>
                <w:rPrChange w:id="414" w:author="Irajizad,Ehsan" w:date="2022-11-16T13:30:00Z">
                  <w:rPr>
                    <w:sz w:val="13"/>
                    <w:szCs w:val="13"/>
                  </w:rPr>
                </w:rPrChange>
              </w:rPr>
              <w:t>16</w:t>
            </w:r>
          </w:p>
        </w:tc>
        <w:tc>
          <w:tcPr>
            <w:tcW w:w="864" w:type="dxa"/>
            <w:vAlign w:val="center"/>
            <w:tcPrChange w:id="415" w:author="Irajizad,Ehsan" w:date="2022-11-16T13:30:00Z">
              <w:tcPr>
                <w:tcW w:w="864" w:type="dxa"/>
              </w:tcPr>
            </w:tcPrChange>
          </w:tcPr>
          <w:p w14:paraId="39B52F98" w14:textId="5DFD05A5" w:rsidR="00590B5F" w:rsidRPr="009700FF" w:rsidRDefault="00590B5F">
            <w:pPr>
              <w:jc w:val="center"/>
              <w:rPr>
                <w:rFonts w:ascii="Arial" w:hAnsi="Arial" w:cs="Arial"/>
                <w:sz w:val="14"/>
                <w:szCs w:val="14"/>
                <w:rPrChange w:id="416" w:author="Irajizad,Ehsan" w:date="2022-11-16T13:30:00Z">
                  <w:rPr>
                    <w:sz w:val="13"/>
                    <w:szCs w:val="13"/>
                  </w:rPr>
                </w:rPrChange>
              </w:rPr>
              <w:pPrChange w:id="417" w:author="Irajizad,Ehsan" w:date="2022-11-16T13:30:00Z">
                <w:pPr>
                  <w:jc w:val="right"/>
                </w:pPr>
              </w:pPrChange>
            </w:pPr>
            <w:r w:rsidRPr="009700FF">
              <w:rPr>
                <w:rFonts w:ascii="Arial" w:hAnsi="Arial" w:cs="Arial"/>
                <w:sz w:val="14"/>
                <w:szCs w:val="14"/>
                <w:rPrChange w:id="418" w:author="Irajizad,Ehsan" w:date="2022-11-16T13:30:00Z">
                  <w:rPr>
                    <w:sz w:val="13"/>
                    <w:szCs w:val="13"/>
                  </w:rPr>
                </w:rPrChange>
              </w:rPr>
              <w:t>6</w:t>
            </w:r>
            <w:r w:rsidR="005A1AAC" w:rsidRPr="009700FF">
              <w:rPr>
                <w:rFonts w:ascii="Arial" w:hAnsi="Arial" w:cs="Arial"/>
                <w:sz w:val="14"/>
                <w:szCs w:val="14"/>
                <w:rPrChange w:id="419" w:author="Irajizad,Ehsan" w:date="2022-11-16T13:30:00Z">
                  <w:rPr>
                    <w:sz w:val="13"/>
                    <w:szCs w:val="13"/>
                  </w:rPr>
                </w:rPrChange>
              </w:rPr>
              <w:t>6</w:t>
            </w:r>
          </w:p>
        </w:tc>
        <w:tc>
          <w:tcPr>
            <w:tcW w:w="864" w:type="dxa"/>
            <w:vAlign w:val="center"/>
            <w:tcPrChange w:id="420" w:author="Irajizad,Ehsan" w:date="2022-11-16T13:30:00Z">
              <w:tcPr>
                <w:tcW w:w="864" w:type="dxa"/>
              </w:tcPr>
            </w:tcPrChange>
          </w:tcPr>
          <w:p w14:paraId="76EFABE3" w14:textId="1BB00948" w:rsidR="00590B5F" w:rsidRPr="009700FF" w:rsidRDefault="005A1AAC">
            <w:pPr>
              <w:jc w:val="center"/>
              <w:rPr>
                <w:rFonts w:ascii="Arial" w:hAnsi="Arial" w:cs="Arial"/>
                <w:sz w:val="14"/>
                <w:szCs w:val="14"/>
                <w:rPrChange w:id="421" w:author="Irajizad,Ehsan" w:date="2022-11-16T13:30:00Z">
                  <w:rPr>
                    <w:sz w:val="13"/>
                    <w:szCs w:val="13"/>
                  </w:rPr>
                </w:rPrChange>
              </w:rPr>
              <w:pPrChange w:id="422" w:author="Irajizad,Ehsan" w:date="2022-11-16T13:30:00Z">
                <w:pPr>
                  <w:jc w:val="right"/>
                </w:pPr>
              </w:pPrChange>
            </w:pPr>
            <w:r w:rsidRPr="009700FF">
              <w:rPr>
                <w:rFonts w:ascii="Arial" w:hAnsi="Arial" w:cs="Arial"/>
                <w:sz w:val="14"/>
                <w:szCs w:val="14"/>
                <w:rPrChange w:id="423" w:author="Irajizad,Ehsan" w:date="2022-11-16T13:30:00Z">
                  <w:rPr>
                    <w:sz w:val="13"/>
                    <w:szCs w:val="13"/>
                  </w:rPr>
                </w:rPrChange>
              </w:rPr>
              <w:t>43</w:t>
            </w:r>
          </w:p>
        </w:tc>
        <w:tc>
          <w:tcPr>
            <w:tcW w:w="864" w:type="dxa"/>
            <w:vAlign w:val="center"/>
            <w:tcPrChange w:id="424" w:author="Irajizad,Ehsan" w:date="2022-11-16T13:30:00Z">
              <w:tcPr>
                <w:tcW w:w="864" w:type="dxa"/>
              </w:tcPr>
            </w:tcPrChange>
          </w:tcPr>
          <w:p w14:paraId="63A22337" w14:textId="47B6D3DB" w:rsidR="00590B5F" w:rsidRPr="009700FF" w:rsidRDefault="00590B5F">
            <w:pPr>
              <w:jc w:val="center"/>
              <w:rPr>
                <w:rFonts w:ascii="Arial" w:hAnsi="Arial" w:cs="Arial"/>
                <w:sz w:val="14"/>
                <w:szCs w:val="14"/>
                <w:rPrChange w:id="425" w:author="Irajizad,Ehsan" w:date="2022-11-16T13:30:00Z">
                  <w:rPr>
                    <w:sz w:val="13"/>
                    <w:szCs w:val="13"/>
                  </w:rPr>
                </w:rPrChange>
              </w:rPr>
              <w:pPrChange w:id="426" w:author="Irajizad,Ehsan" w:date="2022-11-16T13:30:00Z">
                <w:pPr>
                  <w:jc w:val="right"/>
                </w:pPr>
              </w:pPrChange>
            </w:pPr>
            <w:r w:rsidRPr="009700FF">
              <w:rPr>
                <w:rFonts w:ascii="Arial" w:hAnsi="Arial" w:cs="Arial"/>
                <w:sz w:val="14"/>
                <w:szCs w:val="14"/>
                <w:rPrChange w:id="427" w:author="Irajizad,Ehsan" w:date="2022-11-16T13:30:00Z">
                  <w:rPr>
                    <w:sz w:val="13"/>
                    <w:szCs w:val="13"/>
                  </w:rPr>
                </w:rPrChange>
              </w:rPr>
              <w:t>3</w:t>
            </w:r>
            <w:r w:rsidR="005A1AAC" w:rsidRPr="009700FF">
              <w:rPr>
                <w:rFonts w:ascii="Arial" w:hAnsi="Arial" w:cs="Arial"/>
                <w:sz w:val="14"/>
                <w:szCs w:val="14"/>
                <w:rPrChange w:id="428" w:author="Irajizad,Ehsan" w:date="2022-11-16T13:30:00Z">
                  <w:rPr>
                    <w:sz w:val="13"/>
                    <w:szCs w:val="13"/>
                  </w:rPr>
                </w:rPrChange>
              </w:rPr>
              <w:t>6</w:t>
            </w:r>
          </w:p>
        </w:tc>
        <w:tc>
          <w:tcPr>
            <w:tcW w:w="864" w:type="dxa"/>
            <w:vAlign w:val="center"/>
            <w:tcPrChange w:id="429" w:author="Irajizad,Ehsan" w:date="2022-11-16T13:30:00Z">
              <w:tcPr>
                <w:tcW w:w="864" w:type="dxa"/>
              </w:tcPr>
            </w:tcPrChange>
          </w:tcPr>
          <w:p w14:paraId="5E2DE9A4" w14:textId="77777777" w:rsidR="00590B5F" w:rsidRPr="009700FF" w:rsidRDefault="00590B5F">
            <w:pPr>
              <w:jc w:val="center"/>
              <w:rPr>
                <w:rFonts w:ascii="Arial" w:hAnsi="Arial" w:cs="Arial"/>
                <w:sz w:val="14"/>
                <w:szCs w:val="14"/>
                <w:rPrChange w:id="430" w:author="Irajizad,Ehsan" w:date="2022-11-16T13:30:00Z">
                  <w:rPr>
                    <w:sz w:val="13"/>
                    <w:szCs w:val="13"/>
                  </w:rPr>
                </w:rPrChange>
              </w:rPr>
              <w:pPrChange w:id="431" w:author="Irajizad,Ehsan" w:date="2022-11-16T13:30:00Z">
                <w:pPr>
                  <w:jc w:val="right"/>
                </w:pPr>
              </w:pPrChange>
            </w:pPr>
            <w:r w:rsidRPr="009700FF">
              <w:rPr>
                <w:rFonts w:ascii="Arial" w:hAnsi="Arial" w:cs="Arial"/>
                <w:sz w:val="14"/>
                <w:szCs w:val="14"/>
                <w:rPrChange w:id="432" w:author="Irajizad,Ehsan" w:date="2022-11-16T13:30:00Z">
                  <w:rPr>
                    <w:sz w:val="13"/>
                    <w:szCs w:val="13"/>
                  </w:rPr>
                </w:rPrChange>
              </w:rPr>
              <w:t>34</w:t>
            </w:r>
          </w:p>
        </w:tc>
        <w:tc>
          <w:tcPr>
            <w:tcW w:w="864" w:type="dxa"/>
            <w:vAlign w:val="center"/>
            <w:tcPrChange w:id="433" w:author="Irajizad,Ehsan" w:date="2022-11-16T13:30:00Z">
              <w:tcPr>
                <w:tcW w:w="864" w:type="dxa"/>
              </w:tcPr>
            </w:tcPrChange>
          </w:tcPr>
          <w:p w14:paraId="226931AA" w14:textId="7056BF73" w:rsidR="00590B5F" w:rsidRPr="009700FF" w:rsidRDefault="005A1AAC">
            <w:pPr>
              <w:jc w:val="center"/>
              <w:rPr>
                <w:rFonts w:ascii="Arial" w:hAnsi="Arial" w:cs="Arial"/>
                <w:sz w:val="14"/>
                <w:szCs w:val="14"/>
                <w:rPrChange w:id="434" w:author="Irajizad,Ehsan" w:date="2022-11-16T13:30:00Z">
                  <w:rPr>
                    <w:sz w:val="13"/>
                    <w:szCs w:val="13"/>
                  </w:rPr>
                </w:rPrChange>
              </w:rPr>
              <w:pPrChange w:id="435" w:author="Irajizad,Ehsan" w:date="2022-11-16T13:30:00Z">
                <w:pPr>
                  <w:jc w:val="right"/>
                </w:pPr>
              </w:pPrChange>
            </w:pPr>
            <w:r w:rsidRPr="009700FF">
              <w:rPr>
                <w:rFonts w:ascii="Arial" w:hAnsi="Arial" w:cs="Arial"/>
                <w:sz w:val="14"/>
                <w:szCs w:val="14"/>
                <w:rPrChange w:id="436" w:author="Irajizad,Ehsan" w:date="2022-11-16T13:30:00Z">
                  <w:rPr>
                    <w:sz w:val="13"/>
                    <w:szCs w:val="13"/>
                  </w:rPr>
                </w:rPrChange>
              </w:rPr>
              <w:t>28</w:t>
            </w:r>
          </w:p>
        </w:tc>
        <w:tc>
          <w:tcPr>
            <w:tcW w:w="864" w:type="dxa"/>
            <w:vAlign w:val="center"/>
            <w:tcPrChange w:id="437" w:author="Irajizad,Ehsan" w:date="2022-11-16T13:30:00Z">
              <w:tcPr>
                <w:tcW w:w="864" w:type="dxa"/>
              </w:tcPr>
            </w:tcPrChange>
          </w:tcPr>
          <w:p w14:paraId="38A30E9D" w14:textId="60802C85" w:rsidR="00590B5F" w:rsidRPr="009700FF" w:rsidRDefault="00590B5F">
            <w:pPr>
              <w:jc w:val="center"/>
              <w:rPr>
                <w:rFonts w:ascii="Arial" w:hAnsi="Arial" w:cs="Arial"/>
                <w:sz w:val="14"/>
                <w:szCs w:val="14"/>
                <w:rPrChange w:id="438" w:author="Irajizad,Ehsan" w:date="2022-11-16T13:30:00Z">
                  <w:rPr>
                    <w:sz w:val="13"/>
                    <w:szCs w:val="13"/>
                  </w:rPr>
                </w:rPrChange>
              </w:rPr>
              <w:pPrChange w:id="439" w:author="Irajizad,Ehsan" w:date="2022-11-16T13:30:00Z">
                <w:pPr>
                  <w:jc w:val="right"/>
                </w:pPr>
              </w:pPrChange>
            </w:pPr>
            <w:r w:rsidRPr="009700FF">
              <w:rPr>
                <w:rFonts w:ascii="Arial" w:hAnsi="Arial" w:cs="Arial"/>
                <w:sz w:val="14"/>
                <w:szCs w:val="14"/>
                <w:rPrChange w:id="440" w:author="Irajizad,Ehsan" w:date="2022-11-16T13:30:00Z">
                  <w:rPr>
                    <w:sz w:val="13"/>
                    <w:szCs w:val="13"/>
                  </w:rPr>
                </w:rPrChange>
              </w:rPr>
              <w:t>2</w:t>
            </w:r>
            <w:r w:rsidR="005A1AAC" w:rsidRPr="009700FF">
              <w:rPr>
                <w:rFonts w:ascii="Arial" w:hAnsi="Arial" w:cs="Arial"/>
                <w:sz w:val="14"/>
                <w:szCs w:val="14"/>
                <w:rPrChange w:id="441" w:author="Irajizad,Ehsan" w:date="2022-11-16T13:30:00Z">
                  <w:rPr>
                    <w:sz w:val="13"/>
                    <w:szCs w:val="13"/>
                  </w:rPr>
                </w:rPrChange>
              </w:rPr>
              <w:t>7</w:t>
            </w:r>
          </w:p>
        </w:tc>
        <w:tc>
          <w:tcPr>
            <w:tcW w:w="864" w:type="dxa"/>
            <w:vAlign w:val="center"/>
            <w:tcPrChange w:id="442" w:author="Irajizad,Ehsan" w:date="2022-11-16T13:30:00Z">
              <w:tcPr>
                <w:tcW w:w="864" w:type="dxa"/>
              </w:tcPr>
            </w:tcPrChange>
          </w:tcPr>
          <w:p w14:paraId="62747E4A" w14:textId="77777777" w:rsidR="00590B5F" w:rsidRPr="009700FF" w:rsidRDefault="00590B5F">
            <w:pPr>
              <w:jc w:val="center"/>
              <w:rPr>
                <w:rFonts w:ascii="Arial" w:hAnsi="Arial" w:cs="Arial"/>
                <w:sz w:val="14"/>
                <w:szCs w:val="14"/>
                <w:rPrChange w:id="443" w:author="Irajizad,Ehsan" w:date="2022-11-16T13:30:00Z">
                  <w:rPr>
                    <w:sz w:val="13"/>
                    <w:szCs w:val="13"/>
                  </w:rPr>
                </w:rPrChange>
              </w:rPr>
              <w:pPrChange w:id="444" w:author="Irajizad,Ehsan" w:date="2022-11-16T13:30:00Z">
                <w:pPr>
                  <w:jc w:val="right"/>
                </w:pPr>
              </w:pPrChange>
            </w:pPr>
            <w:r w:rsidRPr="009700FF">
              <w:rPr>
                <w:rFonts w:ascii="Arial" w:hAnsi="Arial" w:cs="Arial"/>
                <w:sz w:val="14"/>
                <w:szCs w:val="14"/>
                <w:rPrChange w:id="445" w:author="Irajizad,Ehsan" w:date="2022-11-16T13:30:00Z">
                  <w:rPr>
                    <w:sz w:val="13"/>
                    <w:szCs w:val="13"/>
                  </w:rPr>
                </w:rPrChange>
              </w:rPr>
              <w:t>41</w:t>
            </w:r>
          </w:p>
        </w:tc>
        <w:tc>
          <w:tcPr>
            <w:tcW w:w="864" w:type="dxa"/>
            <w:vAlign w:val="center"/>
            <w:tcPrChange w:id="446" w:author="Irajizad,Ehsan" w:date="2022-11-16T13:30:00Z">
              <w:tcPr>
                <w:tcW w:w="864" w:type="dxa"/>
              </w:tcPr>
            </w:tcPrChange>
          </w:tcPr>
          <w:p w14:paraId="2A1DD43F" w14:textId="67CC0230" w:rsidR="00590B5F" w:rsidRPr="009700FF" w:rsidRDefault="00590B5F">
            <w:pPr>
              <w:jc w:val="center"/>
              <w:rPr>
                <w:rFonts w:ascii="Arial" w:hAnsi="Arial" w:cs="Arial"/>
                <w:sz w:val="14"/>
                <w:szCs w:val="14"/>
                <w:rPrChange w:id="447" w:author="Irajizad,Ehsan" w:date="2022-11-16T13:30:00Z">
                  <w:rPr>
                    <w:sz w:val="13"/>
                    <w:szCs w:val="13"/>
                  </w:rPr>
                </w:rPrChange>
              </w:rPr>
              <w:pPrChange w:id="448" w:author="Irajizad,Ehsan" w:date="2022-11-16T13:30:00Z">
                <w:pPr>
                  <w:jc w:val="right"/>
                </w:pPr>
              </w:pPrChange>
            </w:pPr>
            <w:r w:rsidRPr="009700FF">
              <w:rPr>
                <w:rFonts w:ascii="Arial" w:hAnsi="Arial" w:cs="Arial"/>
                <w:sz w:val="14"/>
                <w:szCs w:val="14"/>
                <w:rPrChange w:id="449" w:author="Irajizad,Ehsan" w:date="2022-11-16T13:30:00Z">
                  <w:rPr>
                    <w:sz w:val="13"/>
                    <w:szCs w:val="13"/>
                  </w:rPr>
                </w:rPrChange>
              </w:rPr>
              <w:t>2</w:t>
            </w:r>
            <w:r w:rsidR="005A1AAC" w:rsidRPr="009700FF">
              <w:rPr>
                <w:rFonts w:ascii="Arial" w:hAnsi="Arial" w:cs="Arial"/>
                <w:sz w:val="14"/>
                <w:szCs w:val="14"/>
                <w:rPrChange w:id="450" w:author="Irajizad,Ehsan" w:date="2022-11-16T13:30:00Z">
                  <w:rPr>
                    <w:sz w:val="13"/>
                    <w:szCs w:val="13"/>
                  </w:rPr>
                </w:rPrChange>
              </w:rPr>
              <w:t>98</w:t>
            </w:r>
          </w:p>
        </w:tc>
        <w:tc>
          <w:tcPr>
            <w:tcW w:w="864" w:type="dxa"/>
            <w:vAlign w:val="center"/>
            <w:tcPrChange w:id="451" w:author="Irajizad,Ehsan" w:date="2022-11-16T13:30:00Z">
              <w:tcPr>
                <w:tcW w:w="864" w:type="dxa"/>
              </w:tcPr>
            </w:tcPrChange>
          </w:tcPr>
          <w:p w14:paraId="556435EC" w14:textId="7A544E3C" w:rsidR="00590B5F" w:rsidRPr="009700FF" w:rsidRDefault="005A1AAC">
            <w:pPr>
              <w:jc w:val="center"/>
              <w:rPr>
                <w:rFonts w:ascii="Arial" w:hAnsi="Arial" w:cs="Arial"/>
                <w:sz w:val="14"/>
                <w:szCs w:val="14"/>
                <w:rPrChange w:id="452" w:author="Irajizad,Ehsan" w:date="2022-11-16T13:30:00Z">
                  <w:rPr>
                    <w:sz w:val="13"/>
                    <w:szCs w:val="13"/>
                  </w:rPr>
                </w:rPrChange>
              </w:rPr>
              <w:pPrChange w:id="453" w:author="Irajizad,Ehsan" w:date="2022-11-16T13:30:00Z">
                <w:pPr>
                  <w:jc w:val="right"/>
                </w:pPr>
              </w:pPrChange>
            </w:pPr>
            <w:r w:rsidRPr="009700FF">
              <w:rPr>
                <w:rFonts w:ascii="Arial" w:hAnsi="Arial" w:cs="Arial"/>
                <w:sz w:val="14"/>
                <w:szCs w:val="14"/>
                <w:rPrChange w:id="454" w:author="Irajizad,Ehsan" w:date="2022-11-16T13:30:00Z">
                  <w:rPr>
                    <w:sz w:val="13"/>
                    <w:szCs w:val="13"/>
                  </w:rPr>
                </w:rPrChange>
              </w:rPr>
              <w:t>255</w:t>
            </w:r>
          </w:p>
        </w:tc>
      </w:tr>
      <w:tr w:rsidR="001B3446" w:rsidRPr="009700FF" w14:paraId="6A87ADE0" w14:textId="77777777" w:rsidTr="009700FF">
        <w:trPr>
          <w:trHeight w:val="288"/>
          <w:jc w:val="center"/>
          <w:trPrChange w:id="455" w:author="Irajizad,Ehsan" w:date="2022-11-16T13:30:00Z">
            <w:trPr>
              <w:trHeight w:val="288"/>
              <w:jc w:val="center"/>
            </w:trPr>
          </w:trPrChange>
        </w:trPr>
        <w:tc>
          <w:tcPr>
            <w:tcW w:w="864" w:type="dxa"/>
            <w:vMerge w:val="restart"/>
            <w:vAlign w:val="center"/>
            <w:tcPrChange w:id="456" w:author="Irajizad,Ehsan" w:date="2022-11-16T13:30:00Z">
              <w:tcPr>
                <w:tcW w:w="864" w:type="dxa"/>
                <w:vMerge w:val="restart"/>
              </w:tcPr>
            </w:tcPrChange>
          </w:tcPr>
          <w:p w14:paraId="5580FA3E" w14:textId="1F667904" w:rsidR="001B3446" w:rsidRPr="009700FF" w:rsidRDefault="001B3446">
            <w:pPr>
              <w:jc w:val="center"/>
              <w:rPr>
                <w:rFonts w:ascii="Arial" w:hAnsi="Arial" w:cs="Arial"/>
                <w:b/>
                <w:bCs/>
                <w:sz w:val="14"/>
                <w:szCs w:val="14"/>
                <w:rPrChange w:id="457" w:author="Irajizad,Ehsan" w:date="2022-11-16T13:30:00Z">
                  <w:rPr>
                    <w:b/>
                    <w:bCs/>
                    <w:sz w:val="13"/>
                    <w:szCs w:val="13"/>
                  </w:rPr>
                </w:rPrChange>
              </w:rPr>
              <w:pPrChange w:id="458" w:author="Irajizad,Ehsan" w:date="2022-11-16T13:30:00Z">
                <w:pPr>
                  <w:jc w:val="right"/>
                </w:pPr>
              </w:pPrChange>
            </w:pPr>
            <w:r w:rsidRPr="009700FF">
              <w:rPr>
                <w:rFonts w:ascii="Arial" w:hAnsi="Arial" w:cs="Arial"/>
                <w:b/>
                <w:bCs/>
                <w:sz w:val="14"/>
                <w:szCs w:val="14"/>
                <w:rPrChange w:id="459" w:author="Irajizad,Ehsan" w:date="2022-11-16T13:30:00Z">
                  <w:rPr>
                    <w:b/>
                    <w:bCs/>
                    <w:sz w:val="13"/>
                    <w:szCs w:val="13"/>
                  </w:rPr>
                </w:rPrChange>
              </w:rPr>
              <w:t>Regular Proteins</w:t>
            </w:r>
          </w:p>
        </w:tc>
        <w:tc>
          <w:tcPr>
            <w:tcW w:w="864" w:type="dxa"/>
            <w:vAlign w:val="center"/>
            <w:tcPrChange w:id="460" w:author="Irajizad,Ehsan" w:date="2022-11-16T13:30:00Z">
              <w:tcPr>
                <w:tcW w:w="864" w:type="dxa"/>
              </w:tcPr>
            </w:tcPrChange>
          </w:tcPr>
          <w:p w14:paraId="393D648C" w14:textId="77777777" w:rsidR="001B3446" w:rsidRPr="009700FF" w:rsidRDefault="001B3446">
            <w:pPr>
              <w:jc w:val="center"/>
              <w:rPr>
                <w:rFonts w:ascii="Arial" w:hAnsi="Arial" w:cs="Arial"/>
                <w:b/>
                <w:bCs/>
                <w:sz w:val="14"/>
                <w:szCs w:val="14"/>
                <w:rPrChange w:id="461" w:author="Irajizad,Ehsan" w:date="2022-11-16T13:30:00Z">
                  <w:rPr>
                    <w:b/>
                    <w:bCs/>
                    <w:sz w:val="13"/>
                    <w:szCs w:val="13"/>
                  </w:rPr>
                </w:rPrChange>
              </w:rPr>
              <w:pPrChange w:id="462" w:author="Irajizad,Ehsan" w:date="2022-11-16T13:30:00Z">
                <w:pPr>
                  <w:jc w:val="right"/>
                </w:pPr>
              </w:pPrChange>
            </w:pPr>
            <w:r w:rsidRPr="009700FF">
              <w:rPr>
                <w:rFonts w:ascii="Arial" w:hAnsi="Arial" w:cs="Arial"/>
                <w:b/>
                <w:bCs/>
                <w:sz w:val="14"/>
                <w:szCs w:val="14"/>
                <w:rPrChange w:id="463" w:author="Irajizad,Ehsan" w:date="2022-11-16T13:30:00Z">
                  <w:rPr>
                    <w:b/>
                    <w:bCs/>
                    <w:sz w:val="13"/>
                    <w:szCs w:val="13"/>
                  </w:rPr>
                </w:rPrChange>
              </w:rPr>
              <w:t>RNA product (+)</w:t>
            </w:r>
          </w:p>
          <w:p w14:paraId="500CF071" w14:textId="77777777" w:rsidR="001B3446" w:rsidRPr="009700FF" w:rsidRDefault="001B3446">
            <w:pPr>
              <w:jc w:val="center"/>
              <w:rPr>
                <w:rFonts w:ascii="Arial" w:hAnsi="Arial" w:cs="Arial"/>
                <w:b/>
                <w:bCs/>
                <w:sz w:val="14"/>
                <w:szCs w:val="14"/>
                <w:rPrChange w:id="464" w:author="Irajizad,Ehsan" w:date="2022-11-16T13:30:00Z">
                  <w:rPr>
                    <w:b/>
                    <w:bCs/>
                    <w:sz w:val="13"/>
                    <w:szCs w:val="13"/>
                  </w:rPr>
                </w:rPrChange>
              </w:rPr>
              <w:pPrChange w:id="465" w:author="Irajizad,Ehsan" w:date="2022-11-16T13:30:00Z">
                <w:pPr>
                  <w:jc w:val="right"/>
                </w:pPr>
              </w:pPrChange>
            </w:pPr>
          </w:p>
        </w:tc>
        <w:tc>
          <w:tcPr>
            <w:tcW w:w="864" w:type="dxa"/>
            <w:vAlign w:val="center"/>
            <w:tcPrChange w:id="466" w:author="Irajizad,Ehsan" w:date="2022-11-16T13:30:00Z">
              <w:tcPr>
                <w:tcW w:w="864" w:type="dxa"/>
              </w:tcPr>
            </w:tcPrChange>
          </w:tcPr>
          <w:p w14:paraId="1B7109AD" w14:textId="03471D63" w:rsidR="001B3446" w:rsidRPr="009700FF" w:rsidRDefault="001B3446">
            <w:pPr>
              <w:jc w:val="center"/>
              <w:rPr>
                <w:rFonts w:ascii="Arial" w:hAnsi="Arial" w:cs="Arial"/>
                <w:sz w:val="14"/>
                <w:szCs w:val="14"/>
                <w:rPrChange w:id="467" w:author="Irajizad,Ehsan" w:date="2022-11-16T13:30:00Z">
                  <w:rPr>
                    <w:sz w:val="13"/>
                    <w:szCs w:val="13"/>
                  </w:rPr>
                </w:rPrChange>
              </w:rPr>
              <w:pPrChange w:id="468" w:author="Irajizad,Ehsan" w:date="2022-11-16T13:30:00Z">
                <w:pPr>
                  <w:jc w:val="right"/>
                </w:pPr>
              </w:pPrChange>
            </w:pPr>
            <w:r w:rsidRPr="009700FF">
              <w:rPr>
                <w:rFonts w:ascii="Arial" w:hAnsi="Arial" w:cs="Arial"/>
                <w:sz w:val="14"/>
                <w:szCs w:val="14"/>
                <w:rPrChange w:id="469" w:author="Irajizad,Ehsan" w:date="2022-11-16T13:30:00Z">
                  <w:rPr>
                    <w:sz w:val="13"/>
                    <w:szCs w:val="13"/>
                  </w:rPr>
                </w:rPrChange>
              </w:rPr>
              <w:t>3155 (90.43%)</w:t>
            </w:r>
          </w:p>
        </w:tc>
        <w:tc>
          <w:tcPr>
            <w:tcW w:w="864" w:type="dxa"/>
            <w:vAlign w:val="center"/>
            <w:tcPrChange w:id="470" w:author="Irajizad,Ehsan" w:date="2022-11-16T13:30:00Z">
              <w:tcPr>
                <w:tcW w:w="864" w:type="dxa"/>
              </w:tcPr>
            </w:tcPrChange>
          </w:tcPr>
          <w:p w14:paraId="5A3F203A" w14:textId="77777777" w:rsidR="001B3446" w:rsidRPr="009700FF" w:rsidRDefault="001B3446">
            <w:pPr>
              <w:jc w:val="center"/>
              <w:rPr>
                <w:rFonts w:ascii="Arial" w:hAnsi="Arial" w:cs="Arial"/>
                <w:sz w:val="14"/>
                <w:szCs w:val="14"/>
                <w:rPrChange w:id="471" w:author="Irajizad,Ehsan" w:date="2022-11-16T13:30:00Z">
                  <w:rPr>
                    <w:sz w:val="13"/>
                    <w:szCs w:val="13"/>
                  </w:rPr>
                </w:rPrChange>
              </w:rPr>
              <w:pPrChange w:id="472" w:author="Irajizad,Ehsan" w:date="2022-11-16T13:30:00Z">
                <w:pPr>
                  <w:jc w:val="right"/>
                </w:pPr>
              </w:pPrChange>
            </w:pPr>
            <w:r w:rsidRPr="009700FF">
              <w:rPr>
                <w:rFonts w:ascii="Arial" w:hAnsi="Arial" w:cs="Arial"/>
                <w:sz w:val="14"/>
                <w:szCs w:val="14"/>
                <w:rPrChange w:id="473" w:author="Irajizad,Ehsan" w:date="2022-11-16T13:30:00Z">
                  <w:rPr>
                    <w:sz w:val="13"/>
                    <w:szCs w:val="13"/>
                  </w:rPr>
                </w:rPrChange>
              </w:rPr>
              <w:t>6028</w:t>
            </w:r>
          </w:p>
          <w:p w14:paraId="5A8CF788" w14:textId="42C432EE" w:rsidR="001B3446" w:rsidRPr="009700FF" w:rsidRDefault="001B3446">
            <w:pPr>
              <w:jc w:val="center"/>
              <w:rPr>
                <w:rFonts w:ascii="Arial" w:hAnsi="Arial" w:cs="Arial"/>
                <w:sz w:val="14"/>
                <w:szCs w:val="14"/>
                <w:rPrChange w:id="474" w:author="Irajizad,Ehsan" w:date="2022-11-16T13:30:00Z">
                  <w:rPr>
                    <w:sz w:val="13"/>
                    <w:szCs w:val="13"/>
                  </w:rPr>
                </w:rPrChange>
              </w:rPr>
              <w:pPrChange w:id="475" w:author="Irajizad,Ehsan" w:date="2022-11-16T13:30:00Z">
                <w:pPr>
                  <w:jc w:val="right"/>
                </w:pPr>
              </w:pPrChange>
            </w:pPr>
            <w:r w:rsidRPr="009700FF">
              <w:rPr>
                <w:rFonts w:ascii="Arial" w:hAnsi="Arial" w:cs="Arial"/>
                <w:sz w:val="14"/>
                <w:szCs w:val="14"/>
                <w:rPrChange w:id="476" w:author="Irajizad,Ehsan" w:date="2022-11-16T13:30:00Z">
                  <w:rPr>
                    <w:sz w:val="13"/>
                    <w:szCs w:val="13"/>
                  </w:rPr>
                </w:rPrChange>
              </w:rPr>
              <w:t>(88.99%)</w:t>
            </w:r>
          </w:p>
        </w:tc>
        <w:tc>
          <w:tcPr>
            <w:tcW w:w="864" w:type="dxa"/>
            <w:vAlign w:val="center"/>
            <w:tcPrChange w:id="477" w:author="Irajizad,Ehsan" w:date="2022-11-16T13:30:00Z">
              <w:tcPr>
                <w:tcW w:w="864" w:type="dxa"/>
              </w:tcPr>
            </w:tcPrChange>
          </w:tcPr>
          <w:p w14:paraId="7BE2A77A" w14:textId="77777777" w:rsidR="001B3446" w:rsidRPr="009700FF" w:rsidRDefault="001B3446">
            <w:pPr>
              <w:jc w:val="center"/>
              <w:rPr>
                <w:rFonts w:ascii="Arial" w:hAnsi="Arial" w:cs="Arial"/>
                <w:sz w:val="14"/>
                <w:szCs w:val="14"/>
                <w:rPrChange w:id="478" w:author="Irajizad,Ehsan" w:date="2022-11-16T13:30:00Z">
                  <w:rPr>
                    <w:sz w:val="13"/>
                    <w:szCs w:val="13"/>
                  </w:rPr>
                </w:rPrChange>
              </w:rPr>
              <w:pPrChange w:id="479" w:author="Irajizad,Ehsan" w:date="2022-11-16T13:30:00Z">
                <w:pPr>
                  <w:jc w:val="right"/>
                </w:pPr>
              </w:pPrChange>
            </w:pPr>
            <w:r w:rsidRPr="009700FF">
              <w:rPr>
                <w:rFonts w:ascii="Arial" w:hAnsi="Arial" w:cs="Arial"/>
                <w:sz w:val="14"/>
                <w:szCs w:val="14"/>
                <w:rPrChange w:id="480" w:author="Irajizad,Ehsan" w:date="2022-11-16T13:30:00Z">
                  <w:rPr>
                    <w:sz w:val="13"/>
                    <w:szCs w:val="13"/>
                  </w:rPr>
                </w:rPrChange>
              </w:rPr>
              <w:t>6119</w:t>
            </w:r>
          </w:p>
          <w:p w14:paraId="6D00F365" w14:textId="413FFD6A" w:rsidR="001B3446" w:rsidRPr="009700FF" w:rsidRDefault="001B3446">
            <w:pPr>
              <w:jc w:val="center"/>
              <w:rPr>
                <w:rFonts w:ascii="Arial" w:hAnsi="Arial" w:cs="Arial"/>
                <w:sz w:val="14"/>
                <w:szCs w:val="14"/>
                <w:rPrChange w:id="481" w:author="Irajizad,Ehsan" w:date="2022-11-16T13:30:00Z">
                  <w:rPr>
                    <w:sz w:val="13"/>
                    <w:szCs w:val="13"/>
                  </w:rPr>
                </w:rPrChange>
              </w:rPr>
              <w:pPrChange w:id="482" w:author="Irajizad,Ehsan" w:date="2022-11-16T13:30:00Z">
                <w:pPr>
                  <w:jc w:val="right"/>
                </w:pPr>
              </w:pPrChange>
            </w:pPr>
            <w:r w:rsidRPr="009700FF">
              <w:rPr>
                <w:rFonts w:ascii="Arial" w:hAnsi="Arial" w:cs="Arial"/>
                <w:sz w:val="14"/>
                <w:szCs w:val="14"/>
                <w:rPrChange w:id="483" w:author="Irajizad,Ehsan" w:date="2022-11-16T13:30:00Z">
                  <w:rPr>
                    <w:sz w:val="13"/>
                    <w:szCs w:val="13"/>
                  </w:rPr>
                </w:rPrChange>
              </w:rPr>
              <w:t>(91.02%)</w:t>
            </w:r>
          </w:p>
        </w:tc>
        <w:tc>
          <w:tcPr>
            <w:tcW w:w="864" w:type="dxa"/>
            <w:vAlign w:val="center"/>
            <w:tcPrChange w:id="484" w:author="Irajizad,Ehsan" w:date="2022-11-16T13:30:00Z">
              <w:tcPr>
                <w:tcW w:w="864" w:type="dxa"/>
              </w:tcPr>
            </w:tcPrChange>
          </w:tcPr>
          <w:p w14:paraId="4EE99C5B" w14:textId="77777777" w:rsidR="001B3446" w:rsidRPr="009700FF" w:rsidRDefault="001B3446">
            <w:pPr>
              <w:jc w:val="center"/>
              <w:rPr>
                <w:rFonts w:ascii="Arial" w:hAnsi="Arial" w:cs="Arial"/>
                <w:sz w:val="14"/>
                <w:szCs w:val="14"/>
                <w:rPrChange w:id="485" w:author="Irajizad,Ehsan" w:date="2022-11-16T13:30:00Z">
                  <w:rPr>
                    <w:sz w:val="13"/>
                    <w:szCs w:val="13"/>
                  </w:rPr>
                </w:rPrChange>
              </w:rPr>
              <w:pPrChange w:id="486" w:author="Irajizad,Ehsan" w:date="2022-11-16T13:30:00Z">
                <w:pPr>
                  <w:jc w:val="right"/>
                </w:pPr>
              </w:pPrChange>
            </w:pPr>
            <w:r w:rsidRPr="009700FF">
              <w:rPr>
                <w:rFonts w:ascii="Arial" w:hAnsi="Arial" w:cs="Arial"/>
                <w:sz w:val="14"/>
                <w:szCs w:val="14"/>
                <w:rPrChange w:id="487" w:author="Irajizad,Ehsan" w:date="2022-11-16T13:30:00Z">
                  <w:rPr>
                    <w:sz w:val="13"/>
                    <w:szCs w:val="13"/>
                  </w:rPr>
                </w:rPrChange>
              </w:rPr>
              <w:t>4730</w:t>
            </w:r>
          </w:p>
          <w:p w14:paraId="58866579" w14:textId="73202885" w:rsidR="001B3446" w:rsidRPr="009700FF" w:rsidRDefault="001B3446">
            <w:pPr>
              <w:jc w:val="center"/>
              <w:rPr>
                <w:rFonts w:ascii="Arial" w:hAnsi="Arial" w:cs="Arial"/>
                <w:sz w:val="14"/>
                <w:szCs w:val="14"/>
                <w:rPrChange w:id="488" w:author="Irajizad,Ehsan" w:date="2022-11-16T13:30:00Z">
                  <w:rPr>
                    <w:sz w:val="13"/>
                    <w:szCs w:val="13"/>
                  </w:rPr>
                </w:rPrChange>
              </w:rPr>
              <w:pPrChange w:id="489" w:author="Irajizad,Ehsan" w:date="2022-11-16T13:30:00Z">
                <w:pPr>
                  <w:jc w:val="right"/>
                </w:pPr>
              </w:pPrChange>
            </w:pPr>
            <w:r w:rsidRPr="009700FF">
              <w:rPr>
                <w:rFonts w:ascii="Arial" w:hAnsi="Arial" w:cs="Arial"/>
                <w:sz w:val="14"/>
                <w:szCs w:val="14"/>
                <w:rPrChange w:id="490" w:author="Irajizad,Ehsan" w:date="2022-11-16T13:30:00Z">
                  <w:rPr>
                    <w:sz w:val="13"/>
                    <w:szCs w:val="13"/>
                  </w:rPr>
                </w:rPrChange>
              </w:rPr>
              <w:t>(90.94%)</w:t>
            </w:r>
          </w:p>
        </w:tc>
        <w:tc>
          <w:tcPr>
            <w:tcW w:w="864" w:type="dxa"/>
            <w:vAlign w:val="center"/>
            <w:tcPrChange w:id="491" w:author="Irajizad,Ehsan" w:date="2022-11-16T13:30:00Z">
              <w:tcPr>
                <w:tcW w:w="864" w:type="dxa"/>
              </w:tcPr>
            </w:tcPrChange>
          </w:tcPr>
          <w:p w14:paraId="33BF71E0" w14:textId="77777777" w:rsidR="001B3446" w:rsidRPr="009700FF" w:rsidRDefault="001B3446">
            <w:pPr>
              <w:jc w:val="center"/>
              <w:rPr>
                <w:rFonts w:ascii="Arial" w:hAnsi="Arial" w:cs="Arial"/>
                <w:sz w:val="14"/>
                <w:szCs w:val="14"/>
                <w:rPrChange w:id="492" w:author="Irajizad,Ehsan" w:date="2022-11-16T13:30:00Z">
                  <w:rPr>
                    <w:sz w:val="13"/>
                    <w:szCs w:val="13"/>
                  </w:rPr>
                </w:rPrChange>
              </w:rPr>
              <w:pPrChange w:id="493" w:author="Irajizad,Ehsan" w:date="2022-11-16T13:30:00Z">
                <w:pPr>
                  <w:jc w:val="right"/>
                </w:pPr>
              </w:pPrChange>
            </w:pPr>
            <w:r w:rsidRPr="009700FF">
              <w:rPr>
                <w:rFonts w:ascii="Arial" w:hAnsi="Arial" w:cs="Arial"/>
                <w:sz w:val="14"/>
                <w:szCs w:val="14"/>
                <w:rPrChange w:id="494" w:author="Irajizad,Ehsan" w:date="2022-11-16T13:30:00Z">
                  <w:rPr>
                    <w:sz w:val="13"/>
                    <w:szCs w:val="13"/>
                  </w:rPr>
                </w:rPrChange>
              </w:rPr>
              <w:t>5162</w:t>
            </w:r>
          </w:p>
          <w:p w14:paraId="36EFAF7F" w14:textId="52806615" w:rsidR="001B3446" w:rsidRPr="009700FF" w:rsidRDefault="001B3446">
            <w:pPr>
              <w:jc w:val="center"/>
              <w:rPr>
                <w:rFonts w:ascii="Arial" w:hAnsi="Arial" w:cs="Arial"/>
                <w:sz w:val="14"/>
                <w:szCs w:val="14"/>
                <w:rPrChange w:id="495" w:author="Irajizad,Ehsan" w:date="2022-11-16T13:30:00Z">
                  <w:rPr>
                    <w:sz w:val="13"/>
                    <w:szCs w:val="13"/>
                  </w:rPr>
                </w:rPrChange>
              </w:rPr>
              <w:pPrChange w:id="496" w:author="Irajizad,Ehsan" w:date="2022-11-16T13:30:00Z">
                <w:pPr>
                  <w:jc w:val="right"/>
                </w:pPr>
              </w:pPrChange>
            </w:pPr>
            <w:r w:rsidRPr="009700FF">
              <w:rPr>
                <w:rFonts w:ascii="Arial" w:hAnsi="Arial" w:cs="Arial"/>
                <w:sz w:val="14"/>
                <w:szCs w:val="14"/>
                <w:rPrChange w:id="497" w:author="Irajizad,Ehsan" w:date="2022-11-16T13:30:00Z">
                  <w:rPr>
                    <w:sz w:val="13"/>
                    <w:szCs w:val="13"/>
                  </w:rPr>
                </w:rPrChange>
              </w:rPr>
              <w:t>(92.20%)</w:t>
            </w:r>
          </w:p>
        </w:tc>
        <w:tc>
          <w:tcPr>
            <w:tcW w:w="864" w:type="dxa"/>
            <w:vAlign w:val="center"/>
            <w:tcPrChange w:id="498" w:author="Irajizad,Ehsan" w:date="2022-11-16T13:30:00Z">
              <w:tcPr>
                <w:tcW w:w="864" w:type="dxa"/>
              </w:tcPr>
            </w:tcPrChange>
          </w:tcPr>
          <w:p w14:paraId="22D906F4" w14:textId="77777777" w:rsidR="001B3446" w:rsidRPr="009700FF" w:rsidRDefault="001B3446">
            <w:pPr>
              <w:jc w:val="center"/>
              <w:rPr>
                <w:rFonts w:ascii="Arial" w:hAnsi="Arial" w:cs="Arial"/>
                <w:sz w:val="14"/>
                <w:szCs w:val="14"/>
                <w:rPrChange w:id="499" w:author="Irajizad,Ehsan" w:date="2022-11-16T13:30:00Z">
                  <w:rPr>
                    <w:sz w:val="13"/>
                    <w:szCs w:val="13"/>
                  </w:rPr>
                </w:rPrChange>
              </w:rPr>
              <w:pPrChange w:id="500" w:author="Irajizad,Ehsan" w:date="2022-11-16T13:30:00Z">
                <w:pPr>
                  <w:jc w:val="right"/>
                </w:pPr>
              </w:pPrChange>
            </w:pPr>
            <w:r w:rsidRPr="009700FF">
              <w:rPr>
                <w:rFonts w:ascii="Arial" w:hAnsi="Arial" w:cs="Arial"/>
                <w:sz w:val="14"/>
                <w:szCs w:val="14"/>
                <w:rPrChange w:id="501" w:author="Irajizad,Ehsan" w:date="2022-11-16T13:30:00Z">
                  <w:rPr>
                    <w:sz w:val="13"/>
                    <w:szCs w:val="13"/>
                  </w:rPr>
                </w:rPrChange>
              </w:rPr>
              <w:t>4157</w:t>
            </w:r>
          </w:p>
          <w:p w14:paraId="242C5B21" w14:textId="7AEC7183" w:rsidR="001B3446" w:rsidRPr="009700FF" w:rsidRDefault="001B3446">
            <w:pPr>
              <w:jc w:val="center"/>
              <w:rPr>
                <w:rFonts w:ascii="Arial" w:hAnsi="Arial" w:cs="Arial"/>
                <w:sz w:val="14"/>
                <w:szCs w:val="14"/>
                <w:rPrChange w:id="502" w:author="Irajizad,Ehsan" w:date="2022-11-16T13:30:00Z">
                  <w:rPr>
                    <w:sz w:val="13"/>
                    <w:szCs w:val="13"/>
                  </w:rPr>
                </w:rPrChange>
              </w:rPr>
              <w:pPrChange w:id="503" w:author="Irajizad,Ehsan" w:date="2022-11-16T13:30:00Z">
                <w:pPr>
                  <w:jc w:val="right"/>
                </w:pPr>
              </w:pPrChange>
            </w:pPr>
            <w:r w:rsidRPr="009700FF">
              <w:rPr>
                <w:rFonts w:ascii="Arial" w:hAnsi="Arial" w:cs="Arial"/>
                <w:sz w:val="14"/>
                <w:szCs w:val="14"/>
                <w:rPrChange w:id="504" w:author="Irajizad,Ehsan" w:date="2022-11-16T13:30:00Z">
                  <w:rPr>
                    <w:sz w:val="13"/>
                    <w:szCs w:val="13"/>
                  </w:rPr>
                </w:rPrChange>
              </w:rPr>
              <w:t>(91.6%)</w:t>
            </w:r>
          </w:p>
        </w:tc>
        <w:tc>
          <w:tcPr>
            <w:tcW w:w="864" w:type="dxa"/>
            <w:vAlign w:val="center"/>
            <w:tcPrChange w:id="505" w:author="Irajizad,Ehsan" w:date="2022-11-16T13:30:00Z">
              <w:tcPr>
                <w:tcW w:w="864" w:type="dxa"/>
              </w:tcPr>
            </w:tcPrChange>
          </w:tcPr>
          <w:p w14:paraId="5BCBBB9B" w14:textId="77777777" w:rsidR="001B3446" w:rsidRPr="009700FF" w:rsidRDefault="001B3446">
            <w:pPr>
              <w:jc w:val="center"/>
              <w:rPr>
                <w:rFonts w:ascii="Arial" w:hAnsi="Arial" w:cs="Arial"/>
                <w:sz w:val="14"/>
                <w:szCs w:val="14"/>
                <w:rPrChange w:id="506" w:author="Irajizad,Ehsan" w:date="2022-11-16T13:30:00Z">
                  <w:rPr>
                    <w:sz w:val="13"/>
                    <w:szCs w:val="13"/>
                  </w:rPr>
                </w:rPrChange>
              </w:rPr>
              <w:pPrChange w:id="507" w:author="Irajizad,Ehsan" w:date="2022-11-16T13:30:00Z">
                <w:pPr>
                  <w:jc w:val="right"/>
                </w:pPr>
              </w:pPrChange>
            </w:pPr>
            <w:r w:rsidRPr="009700FF">
              <w:rPr>
                <w:rFonts w:ascii="Arial" w:hAnsi="Arial" w:cs="Arial"/>
                <w:sz w:val="14"/>
                <w:szCs w:val="14"/>
                <w:rPrChange w:id="508" w:author="Irajizad,Ehsan" w:date="2022-11-16T13:30:00Z">
                  <w:rPr>
                    <w:sz w:val="13"/>
                    <w:szCs w:val="13"/>
                  </w:rPr>
                </w:rPrChange>
              </w:rPr>
              <w:t>3693</w:t>
            </w:r>
          </w:p>
          <w:p w14:paraId="54B0B91C" w14:textId="31E8FD74" w:rsidR="001B3446" w:rsidRPr="009700FF" w:rsidRDefault="001B3446">
            <w:pPr>
              <w:jc w:val="center"/>
              <w:rPr>
                <w:rFonts w:ascii="Arial" w:hAnsi="Arial" w:cs="Arial"/>
                <w:sz w:val="14"/>
                <w:szCs w:val="14"/>
                <w:rPrChange w:id="509" w:author="Irajizad,Ehsan" w:date="2022-11-16T13:30:00Z">
                  <w:rPr>
                    <w:sz w:val="13"/>
                    <w:szCs w:val="13"/>
                  </w:rPr>
                </w:rPrChange>
              </w:rPr>
              <w:pPrChange w:id="510" w:author="Irajizad,Ehsan" w:date="2022-11-16T13:30:00Z">
                <w:pPr>
                  <w:jc w:val="right"/>
                </w:pPr>
              </w:pPrChange>
            </w:pPr>
            <w:r w:rsidRPr="009700FF">
              <w:rPr>
                <w:rFonts w:ascii="Arial" w:hAnsi="Arial" w:cs="Arial"/>
                <w:sz w:val="14"/>
                <w:szCs w:val="14"/>
                <w:rPrChange w:id="511" w:author="Irajizad,Ehsan" w:date="2022-11-16T13:30:00Z">
                  <w:rPr>
                    <w:sz w:val="13"/>
                    <w:szCs w:val="13"/>
                  </w:rPr>
                </w:rPrChange>
              </w:rPr>
              <w:t>(85.17%)</w:t>
            </w:r>
          </w:p>
        </w:tc>
        <w:tc>
          <w:tcPr>
            <w:tcW w:w="864" w:type="dxa"/>
            <w:vAlign w:val="center"/>
            <w:tcPrChange w:id="512" w:author="Irajizad,Ehsan" w:date="2022-11-16T13:30:00Z">
              <w:tcPr>
                <w:tcW w:w="864" w:type="dxa"/>
              </w:tcPr>
            </w:tcPrChange>
          </w:tcPr>
          <w:p w14:paraId="5250244E" w14:textId="77777777" w:rsidR="001B3446" w:rsidRPr="009700FF" w:rsidRDefault="001B3446">
            <w:pPr>
              <w:jc w:val="center"/>
              <w:rPr>
                <w:rFonts w:ascii="Arial" w:hAnsi="Arial" w:cs="Arial"/>
                <w:sz w:val="14"/>
                <w:szCs w:val="14"/>
                <w:rPrChange w:id="513" w:author="Irajizad,Ehsan" w:date="2022-11-16T13:30:00Z">
                  <w:rPr>
                    <w:sz w:val="13"/>
                    <w:szCs w:val="13"/>
                  </w:rPr>
                </w:rPrChange>
              </w:rPr>
              <w:pPrChange w:id="514" w:author="Irajizad,Ehsan" w:date="2022-11-16T13:30:00Z">
                <w:pPr>
                  <w:jc w:val="right"/>
                </w:pPr>
              </w:pPrChange>
            </w:pPr>
            <w:r w:rsidRPr="009700FF">
              <w:rPr>
                <w:rFonts w:ascii="Arial" w:hAnsi="Arial" w:cs="Arial"/>
                <w:sz w:val="14"/>
                <w:szCs w:val="14"/>
                <w:rPrChange w:id="515" w:author="Irajizad,Ehsan" w:date="2022-11-16T13:30:00Z">
                  <w:rPr>
                    <w:sz w:val="13"/>
                    <w:szCs w:val="13"/>
                  </w:rPr>
                </w:rPrChange>
              </w:rPr>
              <w:t>5465</w:t>
            </w:r>
          </w:p>
          <w:p w14:paraId="1ABA42E3" w14:textId="678DA404" w:rsidR="001B3446" w:rsidRPr="009700FF" w:rsidRDefault="001B3446">
            <w:pPr>
              <w:jc w:val="center"/>
              <w:rPr>
                <w:rFonts w:ascii="Arial" w:hAnsi="Arial" w:cs="Arial"/>
                <w:sz w:val="14"/>
                <w:szCs w:val="14"/>
                <w:rPrChange w:id="516" w:author="Irajizad,Ehsan" w:date="2022-11-16T13:30:00Z">
                  <w:rPr>
                    <w:sz w:val="13"/>
                    <w:szCs w:val="13"/>
                  </w:rPr>
                </w:rPrChange>
              </w:rPr>
              <w:pPrChange w:id="517" w:author="Irajizad,Ehsan" w:date="2022-11-16T13:30:00Z">
                <w:pPr>
                  <w:jc w:val="right"/>
                </w:pPr>
              </w:pPrChange>
            </w:pPr>
            <w:r w:rsidRPr="009700FF">
              <w:rPr>
                <w:rFonts w:ascii="Arial" w:hAnsi="Arial" w:cs="Arial"/>
                <w:sz w:val="14"/>
                <w:szCs w:val="14"/>
                <w:rPrChange w:id="518" w:author="Irajizad,Ehsan" w:date="2022-11-16T13:30:00Z">
                  <w:rPr>
                    <w:sz w:val="13"/>
                    <w:szCs w:val="13"/>
                  </w:rPr>
                </w:rPrChange>
              </w:rPr>
              <w:t>(91.88%)</w:t>
            </w:r>
          </w:p>
        </w:tc>
        <w:tc>
          <w:tcPr>
            <w:tcW w:w="864" w:type="dxa"/>
            <w:vAlign w:val="center"/>
            <w:tcPrChange w:id="519" w:author="Irajizad,Ehsan" w:date="2022-11-16T13:30:00Z">
              <w:tcPr>
                <w:tcW w:w="864" w:type="dxa"/>
              </w:tcPr>
            </w:tcPrChange>
          </w:tcPr>
          <w:p w14:paraId="3FDA2BEF" w14:textId="77777777" w:rsidR="001B3446" w:rsidRPr="009700FF" w:rsidRDefault="001B3446">
            <w:pPr>
              <w:jc w:val="center"/>
              <w:rPr>
                <w:rFonts w:ascii="Arial" w:hAnsi="Arial" w:cs="Arial"/>
                <w:sz w:val="14"/>
                <w:szCs w:val="14"/>
                <w:rPrChange w:id="520" w:author="Irajizad,Ehsan" w:date="2022-11-16T13:30:00Z">
                  <w:rPr>
                    <w:sz w:val="13"/>
                    <w:szCs w:val="13"/>
                  </w:rPr>
                </w:rPrChange>
              </w:rPr>
              <w:pPrChange w:id="521" w:author="Irajizad,Ehsan" w:date="2022-11-16T13:30:00Z">
                <w:pPr>
                  <w:jc w:val="right"/>
                </w:pPr>
              </w:pPrChange>
            </w:pPr>
            <w:r w:rsidRPr="009700FF">
              <w:rPr>
                <w:rFonts w:ascii="Arial" w:hAnsi="Arial" w:cs="Arial"/>
                <w:sz w:val="14"/>
                <w:szCs w:val="14"/>
                <w:rPrChange w:id="522" w:author="Irajizad,Ehsan" w:date="2022-11-16T13:30:00Z">
                  <w:rPr>
                    <w:sz w:val="13"/>
                    <w:szCs w:val="13"/>
                  </w:rPr>
                </w:rPrChange>
              </w:rPr>
              <w:t>38,509</w:t>
            </w:r>
          </w:p>
          <w:p w14:paraId="76A4BE87" w14:textId="78A659A2" w:rsidR="001B3446" w:rsidRPr="009700FF" w:rsidRDefault="001B3446">
            <w:pPr>
              <w:jc w:val="center"/>
              <w:rPr>
                <w:rFonts w:ascii="Arial" w:hAnsi="Arial" w:cs="Arial"/>
                <w:sz w:val="14"/>
                <w:szCs w:val="14"/>
                <w:rPrChange w:id="523" w:author="Irajizad,Ehsan" w:date="2022-11-16T13:30:00Z">
                  <w:rPr>
                    <w:sz w:val="13"/>
                    <w:szCs w:val="13"/>
                  </w:rPr>
                </w:rPrChange>
              </w:rPr>
              <w:pPrChange w:id="524" w:author="Irajizad,Ehsan" w:date="2022-11-16T13:30:00Z">
                <w:pPr>
                  <w:jc w:val="right"/>
                </w:pPr>
              </w:pPrChange>
            </w:pPr>
            <w:r w:rsidRPr="009700FF">
              <w:rPr>
                <w:rFonts w:ascii="Arial" w:hAnsi="Arial" w:cs="Arial"/>
                <w:sz w:val="14"/>
                <w:szCs w:val="14"/>
                <w:rPrChange w:id="525" w:author="Irajizad,Ehsan" w:date="2022-11-16T13:30:00Z">
                  <w:rPr>
                    <w:sz w:val="13"/>
                    <w:szCs w:val="13"/>
                  </w:rPr>
                </w:rPrChange>
              </w:rPr>
              <w:t>(90.38%)</w:t>
            </w:r>
          </w:p>
        </w:tc>
        <w:tc>
          <w:tcPr>
            <w:tcW w:w="864" w:type="dxa"/>
            <w:vAlign w:val="center"/>
            <w:tcPrChange w:id="526" w:author="Irajizad,Ehsan" w:date="2022-11-16T13:30:00Z">
              <w:tcPr>
                <w:tcW w:w="864" w:type="dxa"/>
              </w:tcPr>
            </w:tcPrChange>
          </w:tcPr>
          <w:p w14:paraId="292E267F" w14:textId="5F195F05" w:rsidR="001B3446" w:rsidRPr="009700FF" w:rsidRDefault="001B3446">
            <w:pPr>
              <w:jc w:val="center"/>
              <w:rPr>
                <w:rFonts w:ascii="Arial" w:hAnsi="Arial" w:cs="Arial"/>
                <w:sz w:val="14"/>
                <w:szCs w:val="14"/>
                <w:rPrChange w:id="527" w:author="Irajizad,Ehsan" w:date="2022-11-16T13:30:00Z">
                  <w:rPr>
                    <w:sz w:val="13"/>
                    <w:szCs w:val="13"/>
                  </w:rPr>
                </w:rPrChange>
              </w:rPr>
              <w:pPrChange w:id="528" w:author="Irajizad,Ehsan" w:date="2022-11-16T13:30:00Z">
                <w:pPr>
                  <w:jc w:val="right"/>
                </w:pPr>
              </w:pPrChange>
            </w:pPr>
            <w:r w:rsidRPr="009700FF">
              <w:rPr>
                <w:rFonts w:ascii="Arial" w:hAnsi="Arial" w:cs="Arial"/>
                <w:sz w:val="14"/>
                <w:szCs w:val="14"/>
                <w:rPrChange w:id="529" w:author="Irajizad,Ehsan" w:date="2022-11-16T13:30:00Z">
                  <w:rPr>
                    <w:sz w:val="13"/>
                    <w:szCs w:val="13"/>
                  </w:rPr>
                </w:rPrChange>
              </w:rPr>
              <w:t>3</w:t>
            </w:r>
            <w:r w:rsidR="001B145D" w:rsidRPr="009700FF">
              <w:rPr>
                <w:rFonts w:ascii="Arial" w:hAnsi="Arial" w:cs="Arial"/>
                <w:sz w:val="14"/>
                <w:szCs w:val="14"/>
                <w:rPrChange w:id="530" w:author="Irajizad,Ehsan" w:date="2022-11-16T13:30:00Z">
                  <w:rPr>
                    <w:sz w:val="13"/>
                    <w:szCs w:val="13"/>
                  </w:rPr>
                </w:rPrChange>
              </w:rPr>
              <w:t>1,661</w:t>
            </w:r>
            <w:r w:rsidRPr="009700FF">
              <w:rPr>
                <w:rFonts w:ascii="Arial" w:hAnsi="Arial" w:cs="Arial"/>
                <w:sz w:val="14"/>
                <w:szCs w:val="14"/>
                <w:rPrChange w:id="531" w:author="Irajizad,Ehsan" w:date="2022-11-16T13:30:00Z">
                  <w:rPr>
                    <w:sz w:val="13"/>
                    <w:szCs w:val="13"/>
                  </w:rPr>
                </w:rPrChange>
              </w:rPr>
              <w:t xml:space="preserve"> (9</w:t>
            </w:r>
            <w:r w:rsidR="001B145D" w:rsidRPr="009700FF">
              <w:rPr>
                <w:rFonts w:ascii="Arial" w:hAnsi="Arial" w:cs="Arial"/>
                <w:sz w:val="14"/>
                <w:szCs w:val="14"/>
                <w:rPrChange w:id="532" w:author="Irajizad,Ehsan" w:date="2022-11-16T13:30:00Z">
                  <w:rPr>
                    <w:sz w:val="13"/>
                    <w:szCs w:val="13"/>
                  </w:rPr>
                </w:rPrChange>
              </w:rPr>
              <w:t>1.02</w:t>
            </w:r>
            <w:r w:rsidRPr="009700FF">
              <w:rPr>
                <w:rFonts w:ascii="Arial" w:hAnsi="Arial" w:cs="Arial"/>
                <w:sz w:val="14"/>
                <w:szCs w:val="14"/>
                <w:rPrChange w:id="533" w:author="Irajizad,Ehsan" w:date="2022-11-16T13:30:00Z">
                  <w:rPr>
                    <w:sz w:val="13"/>
                    <w:szCs w:val="13"/>
                  </w:rPr>
                </w:rPrChange>
              </w:rPr>
              <w:t>%)</w:t>
            </w:r>
          </w:p>
        </w:tc>
      </w:tr>
      <w:tr w:rsidR="001B3446" w:rsidRPr="009700FF" w14:paraId="56AF2E6E" w14:textId="77777777" w:rsidTr="009700FF">
        <w:trPr>
          <w:trHeight w:val="288"/>
          <w:jc w:val="center"/>
          <w:trPrChange w:id="534" w:author="Irajizad,Ehsan" w:date="2022-11-16T13:30:00Z">
            <w:trPr>
              <w:trHeight w:val="288"/>
              <w:jc w:val="center"/>
            </w:trPr>
          </w:trPrChange>
        </w:trPr>
        <w:tc>
          <w:tcPr>
            <w:tcW w:w="864" w:type="dxa"/>
            <w:vMerge/>
            <w:vAlign w:val="center"/>
            <w:tcPrChange w:id="535" w:author="Irajizad,Ehsan" w:date="2022-11-16T13:30:00Z">
              <w:tcPr>
                <w:tcW w:w="864" w:type="dxa"/>
                <w:vMerge/>
              </w:tcPr>
            </w:tcPrChange>
          </w:tcPr>
          <w:p w14:paraId="1B430BA6" w14:textId="77777777" w:rsidR="001B3446" w:rsidRPr="009700FF" w:rsidRDefault="001B3446">
            <w:pPr>
              <w:jc w:val="center"/>
              <w:rPr>
                <w:rFonts w:ascii="Arial" w:hAnsi="Arial" w:cs="Arial"/>
                <w:b/>
                <w:bCs/>
                <w:sz w:val="14"/>
                <w:szCs w:val="14"/>
                <w:rPrChange w:id="536" w:author="Irajizad,Ehsan" w:date="2022-11-16T13:30:00Z">
                  <w:rPr>
                    <w:b/>
                    <w:bCs/>
                    <w:sz w:val="13"/>
                    <w:szCs w:val="13"/>
                  </w:rPr>
                </w:rPrChange>
              </w:rPr>
              <w:pPrChange w:id="537" w:author="Irajizad,Ehsan" w:date="2022-11-16T13:30:00Z">
                <w:pPr>
                  <w:jc w:val="right"/>
                </w:pPr>
              </w:pPrChange>
            </w:pPr>
          </w:p>
        </w:tc>
        <w:tc>
          <w:tcPr>
            <w:tcW w:w="864" w:type="dxa"/>
            <w:vAlign w:val="center"/>
            <w:tcPrChange w:id="538" w:author="Irajizad,Ehsan" w:date="2022-11-16T13:30:00Z">
              <w:tcPr>
                <w:tcW w:w="864" w:type="dxa"/>
              </w:tcPr>
            </w:tcPrChange>
          </w:tcPr>
          <w:p w14:paraId="3EB82B38" w14:textId="77777777" w:rsidR="001B3446" w:rsidRPr="009700FF" w:rsidRDefault="001B3446">
            <w:pPr>
              <w:jc w:val="center"/>
              <w:rPr>
                <w:rFonts w:ascii="Arial" w:hAnsi="Arial" w:cs="Arial"/>
                <w:b/>
                <w:bCs/>
                <w:sz w:val="14"/>
                <w:szCs w:val="14"/>
                <w:rPrChange w:id="539" w:author="Irajizad,Ehsan" w:date="2022-11-16T13:30:00Z">
                  <w:rPr>
                    <w:b/>
                    <w:bCs/>
                    <w:sz w:val="13"/>
                    <w:szCs w:val="13"/>
                  </w:rPr>
                </w:rPrChange>
              </w:rPr>
              <w:pPrChange w:id="540" w:author="Irajizad,Ehsan" w:date="2022-11-16T13:30:00Z">
                <w:pPr>
                  <w:jc w:val="right"/>
                </w:pPr>
              </w:pPrChange>
            </w:pPr>
            <w:r w:rsidRPr="009700FF">
              <w:rPr>
                <w:rFonts w:ascii="Arial" w:hAnsi="Arial" w:cs="Arial"/>
                <w:b/>
                <w:bCs/>
                <w:sz w:val="14"/>
                <w:szCs w:val="14"/>
                <w:rPrChange w:id="541" w:author="Irajizad,Ehsan" w:date="2022-11-16T13:30:00Z">
                  <w:rPr>
                    <w:b/>
                    <w:bCs/>
                    <w:sz w:val="13"/>
                    <w:szCs w:val="13"/>
                  </w:rPr>
                </w:rPrChange>
              </w:rPr>
              <w:t>RNA product (-)</w:t>
            </w:r>
          </w:p>
          <w:p w14:paraId="76229CF8" w14:textId="77777777" w:rsidR="001B3446" w:rsidRPr="009700FF" w:rsidRDefault="001B3446">
            <w:pPr>
              <w:jc w:val="center"/>
              <w:rPr>
                <w:rFonts w:ascii="Arial" w:hAnsi="Arial" w:cs="Arial"/>
                <w:b/>
                <w:bCs/>
                <w:sz w:val="14"/>
                <w:szCs w:val="14"/>
                <w:rPrChange w:id="542" w:author="Irajizad,Ehsan" w:date="2022-11-16T13:30:00Z">
                  <w:rPr>
                    <w:b/>
                    <w:bCs/>
                    <w:sz w:val="13"/>
                    <w:szCs w:val="13"/>
                  </w:rPr>
                </w:rPrChange>
              </w:rPr>
              <w:pPrChange w:id="543" w:author="Irajizad,Ehsan" w:date="2022-11-16T13:30:00Z">
                <w:pPr>
                  <w:jc w:val="right"/>
                </w:pPr>
              </w:pPrChange>
            </w:pPr>
          </w:p>
        </w:tc>
        <w:tc>
          <w:tcPr>
            <w:tcW w:w="864" w:type="dxa"/>
            <w:vAlign w:val="center"/>
            <w:tcPrChange w:id="544" w:author="Irajizad,Ehsan" w:date="2022-11-16T13:30:00Z">
              <w:tcPr>
                <w:tcW w:w="864" w:type="dxa"/>
              </w:tcPr>
            </w:tcPrChange>
          </w:tcPr>
          <w:p w14:paraId="28ECC2BE" w14:textId="3A5ED371" w:rsidR="001B3446" w:rsidRPr="009700FF" w:rsidRDefault="001B3446">
            <w:pPr>
              <w:jc w:val="center"/>
              <w:rPr>
                <w:rFonts w:ascii="Arial" w:hAnsi="Arial" w:cs="Arial"/>
                <w:sz w:val="14"/>
                <w:szCs w:val="14"/>
                <w:rPrChange w:id="545" w:author="Irajizad,Ehsan" w:date="2022-11-16T13:30:00Z">
                  <w:rPr>
                    <w:sz w:val="13"/>
                    <w:szCs w:val="13"/>
                  </w:rPr>
                </w:rPrChange>
              </w:rPr>
              <w:pPrChange w:id="546" w:author="Irajizad,Ehsan" w:date="2022-11-16T13:30:00Z">
                <w:pPr>
                  <w:jc w:val="right"/>
                </w:pPr>
              </w:pPrChange>
            </w:pPr>
            <w:r w:rsidRPr="009700FF">
              <w:rPr>
                <w:rFonts w:ascii="Arial" w:hAnsi="Arial" w:cs="Arial"/>
                <w:sz w:val="14"/>
                <w:szCs w:val="14"/>
                <w:rPrChange w:id="547" w:author="Irajizad,Ehsan" w:date="2022-11-16T13:30:00Z">
                  <w:rPr>
                    <w:sz w:val="13"/>
                    <w:szCs w:val="13"/>
                  </w:rPr>
                </w:rPrChange>
              </w:rPr>
              <w:t>334</w:t>
            </w:r>
          </w:p>
        </w:tc>
        <w:tc>
          <w:tcPr>
            <w:tcW w:w="864" w:type="dxa"/>
            <w:vAlign w:val="center"/>
            <w:tcPrChange w:id="548" w:author="Irajizad,Ehsan" w:date="2022-11-16T13:30:00Z">
              <w:tcPr>
                <w:tcW w:w="864" w:type="dxa"/>
              </w:tcPr>
            </w:tcPrChange>
          </w:tcPr>
          <w:p w14:paraId="1DF7B530" w14:textId="62E2768E" w:rsidR="001B3446" w:rsidRPr="009700FF" w:rsidRDefault="001B3446">
            <w:pPr>
              <w:jc w:val="center"/>
              <w:rPr>
                <w:rFonts w:ascii="Arial" w:hAnsi="Arial" w:cs="Arial"/>
                <w:sz w:val="14"/>
                <w:szCs w:val="14"/>
                <w:rPrChange w:id="549" w:author="Irajizad,Ehsan" w:date="2022-11-16T13:30:00Z">
                  <w:rPr>
                    <w:sz w:val="13"/>
                    <w:szCs w:val="13"/>
                  </w:rPr>
                </w:rPrChange>
              </w:rPr>
              <w:pPrChange w:id="550" w:author="Irajizad,Ehsan" w:date="2022-11-16T13:30:00Z">
                <w:pPr>
                  <w:jc w:val="right"/>
                </w:pPr>
              </w:pPrChange>
            </w:pPr>
            <w:r w:rsidRPr="009700FF">
              <w:rPr>
                <w:rFonts w:ascii="Arial" w:hAnsi="Arial" w:cs="Arial"/>
                <w:sz w:val="14"/>
                <w:szCs w:val="14"/>
                <w:rPrChange w:id="551" w:author="Irajizad,Ehsan" w:date="2022-11-16T13:30:00Z">
                  <w:rPr>
                    <w:sz w:val="13"/>
                    <w:szCs w:val="13"/>
                  </w:rPr>
                </w:rPrChange>
              </w:rPr>
              <w:t>746</w:t>
            </w:r>
          </w:p>
        </w:tc>
        <w:tc>
          <w:tcPr>
            <w:tcW w:w="864" w:type="dxa"/>
            <w:vAlign w:val="center"/>
            <w:tcPrChange w:id="552" w:author="Irajizad,Ehsan" w:date="2022-11-16T13:30:00Z">
              <w:tcPr>
                <w:tcW w:w="864" w:type="dxa"/>
              </w:tcPr>
            </w:tcPrChange>
          </w:tcPr>
          <w:p w14:paraId="42EEB4D3" w14:textId="24EB23FE" w:rsidR="001B3446" w:rsidRPr="009700FF" w:rsidRDefault="001B3446">
            <w:pPr>
              <w:jc w:val="center"/>
              <w:rPr>
                <w:rFonts w:ascii="Arial" w:hAnsi="Arial" w:cs="Arial"/>
                <w:sz w:val="14"/>
                <w:szCs w:val="14"/>
                <w:rPrChange w:id="553" w:author="Irajizad,Ehsan" w:date="2022-11-16T13:30:00Z">
                  <w:rPr>
                    <w:sz w:val="13"/>
                    <w:szCs w:val="13"/>
                  </w:rPr>
                </w:rPrChange>
              </w:rPr>
              <w:pPrChange w:id="554" w:author="Irajizad,Ehsan" w:date="2022-11-16T13:30:00Z">
                <w:pPr>
                  <w:jc w:val="right"/>
                </w:pPr>
              </w:pPrChange>
            </w:pPr>
            <w:r w:rsidRPr="009700FF">
              <w:rPr>
                <w:rFonts w:ascii="Arial" w:hAnsi="Arial" w:cs="Arial"/>
                <w:sz w:val="14"/>
                <w:szCs w:val="14"/>
                <w:rPrChange w:id="555" w:author="Irajizad,Ehsan" w:date="2022-11-16T13:30:00Z">
                  <w:rPr>
                    <w:sz w:val="13"/>
                    <w:szCs w:val="13"/>
                  </w:rPr>
                </w:rPrChange>
              </w:rPr>
              <w:t>604</w:t>
            </w:r>
          </w:p>
        </w:tc>
        <w:tc>
          <w:tcPr>
            <w:tcW w:w="864" w:type="dxa"/>
            <w:vAlign w:val="center"/>
            <w:tcPrChange w:id="556" w:author="Irajizad,Ehsan" w:date="2022-11-16T13:30:00Z">
              <w:tcPr>
                <w:tcW w:w="864" w:type="dxa"/>
              </w:tcPr>
            </w:tcPrChange>
          </w:tcPr>
          <w:p w14:paraId="5A9BD9F1" w14:textId="6BD08B28" w:rsidR="001B3446" w:rsidRPr="009700FF" w:rsidRDefault="001B3446">
            <w:pPr>
              <w:jc w:val="center"/>
              <w:rPr>
                <w:rFonts w:ascii="Arial" w:hAnsi="Arial" w:cs="Arial"/>
                <w:sz w:val="14"/>
                <w:szCs w:val="14"/>
                <w:rPrChange w:id="557" w:author="Irajizad,Ehsan" w:date="2022-11-16T13:30:00Z">
                  <w:rPr>
                    <w:sz w:val="13"/>
                    <w:szCs w:val="13"/>
                  </w:rPr>
                </w:rPrChange>
              </w:rPr>
              <w:pPrChange w:id="558" w:author="Irajizad,Ehsan" w:date="2022-11-16T13:30:00Z">
                <w:pPr>
                  <w:jc w:val="right"/>
                </w:pPr>
              </w:pPrChange>
            </w:pPr>
            <w:r w:rsidRPr="009700FF">
              <w:rPr>
                <w:rFonts w:ascii="Arial" w:hAnsi="Arial" w:cs="Arial"/>
                <w:sz w:val="14"/>
                <w:szCs w:val="14"/>
                <w:rPrChange w:id="559" w:author="Irajizad,Ehsan" w:date="2022-11-16T13:30:00Z">
                  <w:rPr>
                    <w:sz w:val="13"/>
                    <w:szCs w:val="13"/>
                  </w:rPr>
                </w:rPrChange>
              </w:rPr>
              <w:t>471</w:t>
            </w:r>
          </w:p>
        </w:tc>
        <w:tc>
          <w:tcPr>
            <w:tcW w:w="864" w:type="dxa"/>
            <w:vAlign w:val="center"/>
            <w:tcPrChange w:id="560" w:author="Irajizad,Ehsan" w:date="2022-11-16T13:30:00Z">
              <w:tcPr>
                <w:tcW w:w="864" w:type="dxa"/>
              </w:tcPr>
            </w:tcPrChange>
          </w:tcPr>
          <w:p w14:paraId="2804E3D8" w14:textId="3A776D1A" w:rsidR="001B3446" w:rsidRPr="009700FF" w:rsidRDefault="001B3446">
            <w:pPr>
              <w:jc w:val="center"/>
              <w:rPr>
                <w:rFonts w:ascii="Arial" w:hAnsi="Arial" w:cs="Arial"/>
                <w:sz w:val="14"/>
                <w:szCs w:val="14"/>
                <w:rPrChange w:id="561" w:author="Irajizad,Ehsan" w:date="2022-11-16T13:30:00Z">
                  <w:rPr>
                    <w:sz w:val="13"/>
                    <w:szCs w:val="13"/>
                  </w:rPr>
                </w:rPrChange>
              </w:rPr>
              <w:pPrChange w:id="562" w:author="Irajizad,Ehsan" w:date="2022-11-16T13:30:00Z">
                <w:pPr>
                  <w:jc w:val="right"/>
                </w:pPr>
              </w:pPrChange>
            </w:pPr>
            <w:r w:rsidRPr="009700FF">
              <w:rPr>
                <w:rFonts w:ascii="Arial" w:hAnsi="Arial" w:cs="Arial"/>
                <w:sz w:val="14"/>
                <w:szCs w:val="14"/>
                <w:rPrChange w:id="563" w:author="Irajizad,Ehsan" w:date="2022-11-16T13:30:00Z">
                  <w:rPr>
                    <w:sz w:val="13"/>
                    <w:szCs w:val="13"/>
                  </w:rPr>
                </w:rPrChange>
              </w:rPr>
              <w:t>437</w:t>
            </w:r>
          </w:p>
        </w:tc>
        <w:tc>
          <w:tcPr>
            <w:tcW w:w="864" w:type="dxa"/>
            <w:vAlign w:val="center"/>
            <w:tcPrChange w:id="564" w:author="Irajizad,Ehsan" w:date="2022-11-16T13:30:00Z">
              <w:tcPr>
                <w:tcW w:w="864" w:type="dxa"/>
              </w:tcPr>
            </w:tcPrChange>
          </w:tcPr>
          <w:p w14:paraId="5EA5A185" w14:textId="12A143C2" w:rsidR="001B3446" w:rsidRPr="009700FF" w:rsidRDefault="001B3446">
            <w:pPr>
              <w:jc w:val="center"/>
              <w:rPr>
                <w:rFonts w:ascii="Arial" w:hAnsi="Arial" w:cs="Arial"/>
                <w:sz w:val="14"/>
                <w:szCs w:val="14"/>
                <w:rPrChange w:id="565" w:author="Irajizad,Ehsan" w:date="2022-11-16T13:30:00Z">
                  <w:rPr>
                    <w:sz w:val="13"/>
                    <w:szCs w:val="13"/>
                  </w:rPr>
                </w:rPrChange>
              </w:rPr>
              <w:pPrChange w:id="566" w:author="Irajizad,Ehsan" w:date="2022-11-16T13:30:00Z">
                <w:pPr>
                  <w:jc w:val="right"/>
                </w:pPr>
              </w:pPrChange>
            </w:pPr>
            <w:r w:rsidRPr="009700FF">
              <w:rPr>
                <w:rFonts w:ascii="Arial" w:hAnsi="Arial" w:cs="Arial"/>
                <w:sz w:val="14"/>
                <w:szCs w:val="14"/>
                <w:rPrChange w:id="567" w:author="Irajizad,Ehsan" w:date="2022-11-16T13:30:00Z">
                  <w:rPr>
                    <w:sz w:val="13"/>
                    <w:szCs w:val="13"/>
                  </w:rPr>
                </w:rPrChange>
              </w:rPr>
              <w:t>381</w:t>
            </w:r>
          </w:p>
        </w:tc>
        <w:tc>
          <w:tcPr>
            <w:tcW w:w="864" w:type="dxa"/>
            <w:vAlign w:val="center"/>
            <w:tcPrChange w:id="568" w:author="Irajizad,Ehsan" w:date="2022-11-16T13:30:00Z">
              <w:tcPr>
                <w:tcW w:w="864" w:type="dxa"/>
              </w:tcPr>
            </w:tcPrChange>
          </w:tcPr>
          <w:p w14:paraId="1332532C" w14:textId="4FB11DA0" w:rsidR="001B3446" w:rsidRPr="009700FF" w:rsidRDefault="001B3446">
            <w:pPr>
              <w:jc w:val="center"/>
              <w:rPr>
                <w:rFonts w:ascii="Arial" w:hAnsi="Arial" w:cs="Arial"/>
                <w:sz w:val="14"/>
                <w:szCs w:val="14"/>
                <w:rPrChange w:id="569" w:author="Irajizad,Ehsan" w:date="2022-11-16T13:30:00Z">
                  <w:rPr>
                    <w:sz w:val="13"/>
                    <w:szCs w:val="13"/>
                  </w:rPr>
                </w:rPrChange>
              </w:rPr>
              <w:pPrChange w:id="570" w:author="Irajizad,Ehsan" w:date="2022-11-16T13:30:00Z">
                <w:pPr>
                  <w:jc w:val="right"/>
                </w:pPr>
              </w:pPrChange>
            </w:pPr>
            <w:r w:rsidRPr="009700FF">
              <w:rPr>
                <w:rFonts w:ascii="Arial" w:hAnsi="Arial" w:cs="Arial"/>
                <w:sz w:val="14"/>
                <w:szCs w:val="14"/>
                <w:rPrChange w:id="571" w:author="Irajizad,Ehsan" w:date="2022-11-16T13:30:00Z">
                  <w:rPr>
                    <w:sz w:val="13"/>
                    <w:szCs w:val="13"/>
                  </w:rPr>
                </w:rPrChange>
              </w:rPr>
              <w:t>643</w:t>
            </w:r>
          </w:p>
        </w:tc>
        <w:tc>
          <w:tcPr>
            <w:tcW w:w="864" w:type="dxa"/>
            <w:vAlign w:val="center"/>
            <w:tcPrChange w:id="572" w:author="Irajizad,Ehsan" w:date="2022-11-16T13:30:00Z">
              <w:tcPr>
                <w:tcW w:w="864" w:type="dxa"/>
              </w:tcPr>
            </w:tcPrChange>
          </w:tcPr>
          <w:p w14:paraId="0CAD6906" w14:textId="58CA6D26" w:rsidR="001B3446" w:rsidRPr="009700FF" w:rsidRDefault="001B3446">
            <w:pPr>
              <w:jc w:val="center"/>
              <w:rPr>
                <w:rFonts w:ascii="Arial" w:hAnsi="Arial" w:cs="Arial"/>
                <w:sz w:val="14"/>
                <w:szCs w:val="14"/>
                <w:rPrChange w:id="573" w:author="Irajizad,Ehsan" w:date="2022-11-16T13:30:00Z">
                  <w:rPr>
                    <w:sz w:val="13"/>
                    <w:szCs w:val="13"/>
                  </w:rPr>
                </w:rPrChange>
              </w:rPr>
              <w:pPrChange w:id="574" w:author="Irajizad,Ehsan" w:date="2022-11-16T13:30:00Z">
                <w:pPr>
                  <w:jc w:val="right"/>
                </w:pPr>
              </w:pPrChange>
            </w:pPr>
            <w:r w:rsidRPr="009700FF">
              <w:rPr>
                <w:rFonts w:ascii="Arial" w:hAnsi="Arial" w:cs="Arial"/>
                <w:sz w:val="14"/>
                <w:szCs w:val="14"/>
                <w:rPrChange w:id="575" w:author="Irajizad,Ehsan" w:date="2022-11-16T13:30:00Z">
                  <w:rPr>
                    <w:sz w:val="13"/>
                    <w:szCs w:val="13"/>
                  </w:rPr>
                </w:rPrChange>
              </w:rPr>
              <w:t>483</w:t>
            </w:r>
          </w:p>
        </w:tc>
        <w:tc>
          <w:tcPr>
            <w:tcW w:w="864" w:type="dxa"/>
            <w:vAlign w:val="center"/>
            <w:tcPrChange w:id="576" w:author="Irajizad,Ehsan" w:date="2022-11-16T13:30:00Z">
              <w:tcPr>
                <w:tcW w:w="864" w:type="dxa"/>
              </w:tcPr>
            </w:tcPrChange>
          </w:tcPr>
          <w:p w14:paraId="73A2BAD5" w14:textId="68CA2577" w:rsidR="001B3446" w:rsidRPr="009700FF" w:rsidRDefault="001B3446">
            <w:pPr>
              <w:jc w:val="center"/>
              <w:rPr>
                <w:rFonts w:ascii="Arial" w:hAnsi="Arial" w:cs="Arial"/>
                <w:sz w:val="14"/>
                <w:szCs w:val="14"/>
                <w:rPrChange w:id="577" w:author="Irajizad,Ehsan" w:date="2022-11-16T13:30:00Z">
                  <w:rPr>
                    <w:sz w:val="13"/>
                    <w:szCs w:val="13"/>
                  </w:rPr>
                </w:rPrChange>
              </w:rPr>
              <w:pPrChange w:id="578" w:author="Irajizad,Ehsan" w:date="2022-11-16T13:30:00Z">
                <w:pPr>
                  <w:jc w:val="right"/>
                </w:pPr>
              </w:pPrChange>
            </w:pPr>
            <w:r w:rsidRPr="009700FF">
              <w:rPr>
                <w:rFonts w:ascii="Arial" w:hAnsi="Arial" w:cs="Arial"/>
                <w:sz w:val="14"/>
                <w:szCs w:val="14"/>
                <w:rPrChange w:id="579" w:author="Irajizad,Ehsan" w:date="2022-11-16T13:30:00Z">
                  <w:rPr>
                    <w:sz w:val="13"/>
                    <w:szCs w:val="13"/>
                  </w:rPr>
                </w:rPrChange>
              </w:rPr>
              <w:t>4099</w:t>
            </w:r>
          </w:p>
        </w:tc>
        <w:tc>
          <w:tcPr>
            <w:tcW w:w="864" w:type="dxa"/>
            <w:vAlign w:val="center"/>
            <w:tcPrChange w:id="580" w:author="Irajizad,Ehsan" w:date="2022-11-16T13:30:00Z">
              <w:tcPr>
                <w:tcW w:w="864" w:type="dxa"/>
              </w:tcPr>
            </w:tcPrChange>
          </w:tcPr>
          <w:p w14:paraId="44E66B4C" w14:textId="3398621E" w:rsidR="001B3446" w:rsidRPr="009700FF" w:rsidRDefault="001B3446">
            <w:pPr>
              <w:jc w:val="center"/>
              <w:rPr>
                <w:rFonts w:ascii="Arial" w:hAnsi="Arial" w:cs="Arial"/>
                <w:sz w:val="14"/>
                <w:szCs w:val="14"/>
                <w:rPrChange w:id="581" w:author="Irajizad,Ehsan" w:date="2022-11-16T13:30:00Z">
                  <w:rPr>
                    <w:sz w:val="13"/>
                    <w:szCs w:val="13"/>
                  </w:rPr>
                </w:rPrChange>
              </w:rPr>
              <w:pPrChange w:id="582" w:author="Irajizad,Ehsan" w:date="2022-11-16T13:30:00Z">
                <w:pPr>
                  <w:jc w:val="right"/>
                </w:pPr>
              </w:pPrChange>
            </w:pPr>
            <w:r w:rsidRPr="009700FF">
              <w:rPr>
                <w:rFonts w:ascii="Arial" w:hAnsi="Arial" w:cs="Arial"/>
                <w:sz w:val="14"/>
                <w:szCs w:val="14"/>
                <w:rPrChange w:id="583" w:author="Irajizad,Ehsan" w:date="2022-11-16T13:30:00Z">
                  <w:rPr>
                    <w:sz w:val="13"/>
                    <w:szCs w:val="13"/>
                  </w:rPr>
                </w:rPrChange>
              </w:rPr>
              <w:t>3</w:t>
            </w:r>
            <w:r w:rsidR="001B145D" w:rsidRPr="009700FF">
              <w:rPr>
                <w:rFonts w:ascii="Arial" w:hAnsi="Arial" w:cs="Arial"/>
                <w:sz w:val="14"/>
                <w:szCs w:val="14"/>
                <w:rPrChange w:id="584" w:author="Irajizad,Ehsan" w:date="2022-11-16T13:30:00Z">
                  <w:rPr>
                    <w:sz w:val="13"/>
                    <w:szCs w:val="13"/>
                  </w:rPr>
                </w:rPrChange>
              </w:rPr>
              <w:t>122</w:t>
            </w:r>
          </w:p>
        </w:tc>
      </w:tr>
      <w:tr w:rsidR="001B3446" w:rsidRPr="009700FF" w14:paraId="100D35FD" w14:textId="77777777" w:rsidTr="009700FF">
        <w:trPr>
          <w:trHeight w:val="288"/>
          <w:jc w:val="center"/>
          <w:trPrChange w:id="585" w:author="Irajizad,Ehsan" w:date="2022-11-16T13:30:00Z">
            <w:trPr>
              <w:trHeight w:val="288"/>
              <w:jc w:val="center"/>
            </w:trPr>
          </w:trPrChange>
        </w:trPr>
        <w:tc>
          <w:tcPr>
            <w:tcW w:w="864" w:type="dxa"/>
            <w:vMerge/>
            <w:vAlign w:val="center"/>
            <w:tcPrChange w:id="586" w:author="Irajizad,Ehsan" w:date="2022-11-16T13:30:00Z">
              <w:tcPr>
                <w:tcW w:w="864" w:type="dxa"/>
                <w:vMerge/>
              </w:tcPr>
            </w:tcPrChange>
          </w:tcPr>
          <w:p w14:paraId="7FF53E85" w14:textId="77777777" w:rsidR="001B3446" w:rsidRPr="009700FF" w:rsidRDefault="001B3446">
            <w:pPr>
              <w:jc w:val="center"/>
              <w:rPr>
                <w:rFonts w:ascii="Arial" w:hAnsi="Arial" w:cs="Arial"/>
                <w:b/>
                <w:bCs/>
                <w:sz w:val="14"/>
                <w:szCs w:val="14"/>
                <w:rPrChange w:id="587" w:author="Irajizad,Ehsan" w:date="2022-11-16T13:30:00Z">
                  <w:rPr>
                    <w:b/>
                    <w:bCs/>
                    <w:sz w:val="13"/>
                    <w:szCs w:val="13"/>
                  </w:rPr>
                </w:rPrChange>
              </w:rPr>
              <w:pPrChange w:id="588" w:author="Irajizad,Ehsan" w:date="2022-11-16T13:30:00Z">
                <w:pPr>
                  <w:jc w:val="right"/>
                </w:pPr>
              </w:pPrChange>
            </w:pPr>
          </w:p>
        </w:tc>
        <w:tc>
          <w:tcPr>
            <w:tcW w:w="864" w:type="dxa"/>
            <w:vAlign w:val="center"/>
            <w:tcPrChange w:id="589" w:author="Irajizad,Ehsan" w:date="2022-11-16T13:30:00Z">
              <w:tcPr>
                <w:tcW w:w="864" w:type="dxa"/>
              </w:tcPr>
            </w:tcPrChange>
          </w:tcPr>
          <w:p w14:paraId="7E6C5F76" w14:textId="26BAB039" w:rsidR="001B3446" w:rsidRPr="009700FF" w:rsidRDefault="001B3446">
            <w:pPr>
              <w:jc w:val="center"/>
              <w:rPr>
                <w:rFonts w:ascii="Arial" w:hAnsi="Arial" w:cs="Arial"/>
                <w:b/>
                <w:bCs/>
                <w:sz w:val="14"/>
                <w:szCs w:val="14"/>
                <w:rPrChange w:id="590" w:author="Irajizad,Ehsan" w:date="2022-11-16T13:30:00Z">
                  <w:rPr>
                    <w:b/>
                    <w:bCs/>
                    <w:sz w:val="13"/>
                    <w:szCs w:val="13"/>
                  </w:rPr>
                </w:rPrChange>
              </w:rPr>
              <w:pPrChange w:id="591" w:author="Irajizad,Ehsan" w:date="2022-11-16T13:30:00Z">
                <w:pPr>
                  <w:jc w:val="right"/>
                </w:pPr>
              </w:pPrChange>
            </w:pPr>
            <w:r w:rsidRPr="009700FF">
              <w:rPr>
                <w:rFonts w:ascii="Arial" w:hAnsi="Arial" w:cs="Arial"/>
                <w:b/>
                <w:bCs/>
                <w:sz w:val="14"/>
                <w:szCs w:val="14"/>
                <w:rPrChange w:id="592" w:author="Irajizad,Ehsan" w:date="2022-11-16T13:30:00Z">
                  <w:rPr>
                    <w:b/>
                    <w:bCs/>
                    <w:sz w:val="13"/>
                    <w:szCs w:val="13"/>
                  </w:rPr>
                </w:rPrChange>
              </w:rPr>
              <w:t>Total protein products</w:t>
            </w:r>
          </w:p>
        </w:tc>
        <w:tc>
          <w:tcPr>
            <w:tcW w:w="864" w:type="dxa"/>
            <w:vAlign w:val="center"/>
            <w:tcPrChange w:id="593" w:author="Irajizad,Ehsan" w:date="2022-11-16T13:30:00Z">
              <w:tcPr>
                <w:tcW w:w="864" w:type="dxa"/>
              </w:tcPr>
            </w:tcPrChange>
          </w:tcPr>
          <w:p w14:paraId="1E97287B" w14:textId="63074D0D" w:rsidR="001B3446" w:rsidRPr="009700FF" w:rsidRDefault="001B3446">
            <w:pPr>
              <w:jc w:val="center"/>
              <w:rPr>
                <w:rFonts w:ascii="Arial" w:hAnsi="Arial" w:cs="Arial"/>
                <w:sz w:val="14"/>
                <w:szCs w:val="14"/>
                <w:rPrChange w:id="594" w:author="Irajizad,Ehsan" w:date="2022-11-16T13:30:00Z">
                  <w:rPr>
                    <w:sz w:val="13"/>
                    <w:szCs w:val="13"/>
                  </w:rPr>
                </w:rPrChange>
              </w:rPr>
              <w:pPrChange w:id="595" w:author="Irajizad,Ehsan" w:date="2022-11-16T13:30:00Z">
                <w:pPr>
                  <w:jc w:val="right"/>
                </w:pPr>
              </w:pPrChange>
            </w:pPr>
            <w:r w:rsidRPr="009700FF">
              <w:rPr>
                <w:rFonts w:ascii="Arial" w:hAnsi="Arial" w:cs="Arial"/>
                <w:sz w:val="14"/>
                <w:szCs w:val="14"/>
                <w:rPrChange w:id="596" w:author="Irajizad,Ehsan" w:date="2022-11-16T13:30:00Z">
                  <w:rPr>
                    <w:sz w:val="13"/>
                    <w:szCs w:val="13"/>
                  </w:rPr>
                </w:rPrChange>
              </w:rPr>
              <w:t>3,489</w:t>
            </w:r>
          </w:p>
        </w:tc>
        <w:tc>
          <w:tcPr>
            <w:tcW w:w="864" w:type="dxa"/>
            <w:vAlign w:val="center"/>
            <w:tcPrChange w:id="597" w:author="Irajizad,Ehsan" w:date="2022-11-16T13:30:00Z">
              <w:tcPr>
                <w:tcW w:w="864" w:type="dxa"/>
              </w:tcPr>
            </w:tcPrChange>
          </w:tcPr>
          <w:p w14:paraId="27F8BED7" w14:textId="2A23DD77" w:rsidR="001B3446" w:rsidRPr="009700FF" w:rsidRDefault="001B3446">
            <w:pPr>
              <w:jc w:val="center"/>
              <w:rPr>
                <w:rFonts w:ascii="Arial" w:hAnsi="Arial" w:cs="Arial"/>
                <w:sz w:val="14"/>
                <w:szCs w:val="14"/>
                <w:rPrChange w:id="598" w:author="Irajizad,Ehsan" w:date="2022-11-16T13:30:00Z">
                  <w:rPr>
                    <w:sz w:val="13"/>
                    <w:szCs w:val="13"/>
                  </w:rPr>
                </w:rPrChange>
              </w:rPr>
              <w:pPrChange w:id="599" w:author="Irajizad,Ehsan" w:date="2022-11-16T13:30:00Z">
                <w:pPr>
                  <w:jc w:val="right"/>
                </w:pPr>
              </w:pPrChange>
            </w:pPr>
            <w:r w:rsidRPr="009700FF">
              <w:rPr>
                <w:rFonts w:ascii="Arial" w:hAnsi="Arial" w:cs="Arial"/>
                <w:sz w:val="14"/>
                <w:szCs w:val="14"/>
                <w:rPrChange w:id="600" w:author="Irajizad,Ehsan" w:date="2022-11-16T13:30:00Z">
                  <w:rPr>
                    <w:sz w:val="13"/>
                    <w:szCs w:val="13"/>
                  </w:rPr>
                </w:rPrChange>
              </w:rPr>
              <w:t>6,774</w:t>
            </w:r>
          </w:p>
        </w:tc>
        <w:tc>
          <w:tcPr>
            <w:tcW w:w="864" w:type="dxa"/>
            <w:vAlign w:val="center"/>
            <w:tcPrChange w:id="601" w:author="Irajizad,Ehsan" w:date="2022-11-16T13:30:00Z">
              <w:tcPr>
                <w:tcW w:w="864" w:type="dxa"/>
              </w:tcPr>
            </w:tcPrChange>
          </w:tcPr>
          <w:p w14:paraId="0CBE14E0" w14:textId="3CF3EDBB" w:rsidR="001B3446" w:rsidRPr="009700FF" w:rsidRDefault="001B3446">
            <w:pPr>
              <w:jc w:val="center"/>
              <w:rPr>
                <w:rFonts w:ascii="Arial" w:hAnsi="Arial" w:cs="Arial"/>
                <w:sz w:val="14"/>
                <w:szCs w:val="14"/>
                <w:rPrChange w:id="602" w:author="Irajizad,Ehsan" w:date="2022-11-16T13:30:00Z">
                  <w:rPr>
                    <w:sz w:val="13"/>
                    <w:szCs w:val="13"/>
                  </w:rPr>
                </w:rPrChange>
              </w:rPr>
              <w:pPrChange w:id="603" w:author="Irajizad,Ehsan" w:date="2022-11-16T13:30:00Z">
                <w:pPr>
                  <w:jc w:val="right"/>
                </w:pPr>
              </w:pPrChange>
            </w:pPr>
            <w:r w:rsidRPr="009700FF">
              <w:rPr>
                <w:rFonts w:ascii="Arial" w:hAnsi="Arial" w:cs="Arial"/>
                <w:sz w:val="14"/>
                <w:szCs w:val="14"/>
                <w:rPrChange w:id="604" w:author="Irajizad,Ehsan" w:date="2022-11-16T13:30:00Z">
                  <w:rPr>
                    <w:sz w:val="13"/>
                    <w:szCs w:val="13"/>
                  </w:rPr>
                </w:rPrChange>
              </w:rPr>
              <w:t>6,723</w:t>
            </w:r>
          </w:p>
        </w:tc>
        <w:tc>
          <w:tcPr>
            <w:tcW w:w="864" w:type="dxa"/>
            <w:vAlign w:val="center"/>
            <w:tcPrChange w:id="605" w:author="Irajizad,Ehsan" w:date="2022-11-16T13:30:00Z">
              <w:tcPr>
                <w:tcW w:w="864" w:type="dxa"/>
              </w:tcPr>
            </w:tcPrChange>
          </w:tcPr>
          <w:p w14:paraId="733395E3" w14:textId="74F3EE0E" w:rsidR="001B3446" w:rsidRPr="009700FF" w:rsidRDefault="001B3446">
            <w:pPr>
              <w:jc w:val="center"/>
              <w:rPr>
                <w:rFonts w:ascii="Arial" w:hAnsi="Arial" w:cs="Arial"/>
                <w:sz w:val="14"/>
                <w:szCs w:val="14"/>
                <w:rPrChange w:id="606" w:author="Irajizad,Ehsan" w:date="2022-11-16T13:30:00Z">
                  <w:rPr>
                    <w:sz w:val="13"/>
                    <w:szCs w:val="13"/>
                  </w:rPr>
                </w:rPrChange>
              </w:rPr>
              <w:pPrChange w:id="607" w:author="Irajizad,Ehsan" w:date="2022-11-16T13:30:00Z">
                <w:pPr>
                  <w:jc w:val="right"/>
                </w:pPr>
              </w:pPrChange>
            </w:pPr>
            <w:r w:rsidRPr="009700FF">
              <w:rPr>
                <w:rFonts w:ascii="Arial" w:hAnsi="Arial" w:cs="Arial"/>
                <w:sz w:val="14"/>
                <w:szCs w:val="14"/>
                <w:rPrChange w:id="608" w:author="Irajizad,Ehsan" w:date="2022-11-16T13:30:00Z">
                  <w:rPr>
                    <w:sz w:val="13"/>
                    <w:szCs w:val="13"/>
                  </w:rPr>
                </w:rPrChange>
              </w:rPr>
              <w:t>5,201</w:t>
            </w:r>
          </w:p>
        </w:tc>
        <w:tc>
          <w:tcPr>
            <w:tcW w:w="864" w:type="dxa"/>
            <w:vAlign w:val="center"/>
            <w:tcPrChange w:id="609" w:author="Irajizad,Ehsan" w:date="2022-11-16T13:30:00Z">
              <w:tcPr>
                <w:tcW w:w="864" w:type="dxa"/>
              </w:tcPr>
            </w:tcPrChange>
          </w:tcPr>
          <w:p w14:paraId="1D0A0E5E" w14:textId="4D008818" w:rsidR="001B3446" w:rsidRPr="009700FF" w:rsidRDefault="001B3446">
            <w:pPr>
              <w:jc w:val="center"/>
              <w:rPr>
                <w:rFonts w:ascii="Arial" w:hAnsi="Arial" w:cs="Arial"/>
                <w:sz w:val="14"/>
                <w:szCs w:val="14"/>
                <w:rPrChange w:id="610" w:author="Irajizad,Ehsan" w:date="2022-11-16T13:30:00Z">
                  <w:rPr>
                    <w:sz w:val="13"/>
                    <w:szCs w:val="13"/>
                  </w:rPr>
                </w:rPrChange>
              </w:rPr>
              <w:pPrChange w:id="611" w:author="Irajizad,Ehsan" w:date="2022-11-16T13:30:00Z">
                <w:pPr>
                  <w:jc w:val="right"/>
                </w:pPr>
              </w:pPrChange>
            </w:pPr>
            <w:r w:rsidRPr="009700FF">
              <w:rPr>
                <w:rFonts w:ascii="Arial" w:hAnsi="Arial" w:cs="Arial"/>
                <w:sz w:val="14"/>
                <w:szCs w:val="14"/>
                <w:rPrChange w:id="612" w:author="Irajizad,Ehsan" w:date="2022-11-16T13:30:00Z">
                  <w:rPr>
                    <w:sz w:val="13"/>
                    <w:szCs w:val="13"/>
                  </w:rPr>
                </w:rPrChange>
              </w:rPr>
              <w:t>5,600</w:t>
            </w:r>
          </w:p>
        </w:tc>
        <w:tc>
          <w:tcPr>
            <w:tcW w:w="864" w:type="dxa"/>
            <w:vAlign w:val="center"/>
            <w:tcPrChange w:id="613" w:author="Irajizad,Ehsan" w:date="2022-11-16T13:30:00Z">
              <w:tcPr>
                <w:tcW w:w="864" w:type="dxa"/>
              </w:tcPr>
            </w:tcPrChange>
          </w:tcPr>
          <w:p w14:paraId="25D5EB04" w14:textId="2871E80C" w:rsidR="001B3446" w:rsidRPr="009700FF" w:rsidRDefault="001B3446">
            <w:pPr>
              <w:jc w:val="center"/>
              <w:rPr>
                <w:rFonts w:ascii="Arial" w:hAnsi="Arial" w:cs="Arial"/>
                <w:sz w:val="14"/>
                <w:szCs w:val="14"/>
                <w:rPrChange w:id="614" w:author="Irajizad,Ehsan" w:date="2022-11-16T13:30:00Z">
                  <w:rPr>
                    <w:sz w:val="13"/>
                    <w:szCs w:val="13"/>
                  </w:rPr>
                </w:rPrChange>
              </w:rPr>
              <w:pPrChange w:id="615" w:author="Irajizad,Ehsan" w:date="2022-11-16T13:30:00Z">
                <w:pPr>
                  <w:jc w:val="right"/>
                </w:pPr>
              </w:pPrChange>
            </w:pPr>
            <w:r w:rsidRPr="009700FF">
              <w:rPr>
                <w:rFonts w:ascii="Arial" w:hAnsi="Arial" w:cs="Arial"/>
                <w:sz w:val="14"/>
                <w:szCs w:val="14"/>
                <w:rPrChange w:id="616" w:author="Irajizad,Ehsan" w:date="2022-11-16T13:30:00Z">
                  <w:rPr>
                    <w:sz w:val="13"/>
                    <w:szCs w:val="13"/>
                  </w:rPr>
                </w:rPrChange>
              </w:rPr>
              <w:t>4,538</w:t>
            </w:r>
          </w:p>
        </w:tc>
        <w:tc>
          <w:tcPr>
            <w:tcW w:w="864" w:type="dxa"/>
            <w:vAlign w:val="center"/>
            <w:tcPrChange w:id="617" w:author="Irajizad,Ehsan" w:date="2022-11-16T13:30:00Z">
              <w:tcPr>
                <w:tcW w:w="864" w:type="dxa"/>
              </w:tcPr>
            </w:tcPrChange>
          </w:tcPr>
          <w:p w14:paraId="1AA5BB24" w14:textId="34DFDA58" w:rsidR="001B3446" w:rsidRPr="009700FF" w:rsidRDefault="001B3446">
            <w:pPr>
              <w:jc w:val="center"/>
              <w:rPr>
                <w:rFonts w:ascii="Arial" w:hAnsi="Arial" w:cs="Arial"/>
                <w:sz w:val="14"/>
                <w:szCs w:val="14"/>
                <w:rPrChange w:id="618" w:author="Irajizad,Ehsan" w:date="2022-11-16T13:30:00Z">
                  <w:rPr>
                    <w:sz w:val="13"/>
                    <w:szCs w:val="13"/>
                  </w:rPr>
                </w:rPrChange>
              </w:rPr>
              <w:pPrChange w:id="619" w:author="Irajizad,Ehsan" w:date="2022-11-16T13:30:00Z">
                <w:pPr>
                  <w:jc w:val="right"/>
                </w:pPr>
              </w:pPrChange>
            </w:pPr>
            <w:r w:rsidRPr="009700FF">
              <w:rPr>
                <w:rFonts w:ascii="Arial" w:hAnsi="Arial" w:cs="Arial"/>
                <w:sz w:val="14"/>
                <w:szCs w:val="14"/>
                <w:rPrChange w:id="620" w:author="Irajizad,Ehsan" w:date="2022-11-16T13:30:00Z">
                  <w:rPr>
                    <w:sz w:val="13"/>
                    <w:szCs w:val="13"/>
                  </w:rPr>
                </w:rPrChange>
              </w:rPr>
              <w:t>4,336</w:t>
            </w:r>
          </w:p>
        </w:tc>
        <w:tc>
          <w:tcPr>
            <w:tcW w:w="864" w:type="dxa"/>
            <w:vAlign w:val="center"/>
            <w:tcPrChange w:id="621" w:author="Irajizad,Ehsan" w:date="2022-11-16T13:30:00Z">
              <w:tcPr>
                <w:tcW w:w="864" w:type="dxa"/>
              </w:tcPr>
            </w:tcPrChange>
          </w:tcPr>
          <w:p w14:paraId="630920E1" w14:textId="0AC82E79" w:rsidR="001B3446" w:rsidRPr="009700FF" w:rsidRDefault="001B3446">
            <w:pPr>
              <w:jc w:val="center"/>
              <w:rPr>
                <w:rFonts w:ascii="Arial" w:hAnsi="Arial" w:cs="Arial"/>
                <w:sz w:val="14"/>
                <w:szCs w:val="14"/>
                <w:rPrChange w:id="622" w:author="Irajizad,Ehsan" w:date="2022-11-16T13:30:00Z">
                  <w:rPr>
                    <w:sz w:val="13"/>
                    <w:szCs w:val="13"/>
                  </w:rPr>
                </w:rPrChange>
              </w:rPr>
              <w:pPrChange w:id="623" w:author="Irajizad,Ehsan" w:date="2022-11-16T13:30:00Z">
                <w:pPr>
                  <w:jc w:val="right"/>
                </w:pPr>
              </w:pPrChange>
            </w:pPr>
            <w:r w:rsidRPr="009700FF">
              <w:rPr>
                <w:rFonts w:ascii="Arial" w:hAnsi="Arial" w:cs="Arial"/>
                <w:sz w:val="14"/>
                <w:szCs w:val="14"/>
                <w:rPrChange w:id="624" w:author="Irajizad,Ehsan" w:date="2022-11-16T13:30:00Z">
                  <w:rPr>
                    <w:sz w:val="13"/>
                    <w:szCs w:val="13"/>
                  </w:rPr>
                </w:rPrChange>
              </w:rPr>
              <w:t>5,948</w:t>
            </w:r>
          </w:p>
        </w:tc>
        <w:tc>
          <w:tcPr>
            <w:tcW w:w="864" w:type="dxa"/>
            <w:vAlign w:val="center"/>
            <w:tcPrChange w:id="625" w:author="Irajizad,Ehsan" w:date="2022-11-16T13:30:00Z">
              <w:tcPr>
                <w:tcW w:w="864" w:type="dxa"/>
              </w:tcPr>
            </w:tcPrChange>
          </w:tcPr>
          <w:p w14:paraId="703F388B" w14:textId="3CAB9CE4" w:rsidR="001B3446" w:rsidRPr="009700FF" w:rsidRDefault="001B3446">
            <w:pPr>
              <w:jc w:val="center"/>
              <w:rPr>
                <w:rFonts w:ascii="Arial" w:hAnsi="Arial" w:cs="Arial"/>
                <w:sz w:val="14"/>
                <w:szCs w:val="14"/>
                <w:rPrChange w:id="626" w:author="Irajizad,Ehsan" w:date="2022-11-16T13:30:00Z">
                  <w:rPr>
                    <w:sz w:val="13"/>
                    <w:szCs w:val="13"/>
                  </w:rPr>
                </w:rPrChange>
              </w:rPr>
              <w:pPrChange w:id="627" w:author="Irajizad,Ehsan" w:date="2022-11-16T13:30:00Z">
                <w:pPr>
                  <w:jc w:val="right"/>
                </w:pPr>
              </w:pPrChange>
            </w:pPr>
            <w:r w:rsidRPr="009700FF">
              <w:rPr>
                <w:rFonts w:ascii="Arial" w:hAnsi="Arial" w:cs="Arial"/>
                <w:sz w:val="14"/>
                <w:szCs w:val="14"/>
                <w:rPrChange w:id="628" w:author="Irajizad,Ehsan" w:date="2022-11-16T13:30:00Z">
                  <w:rPr>
                    <w:sz w:val="13"/>
                    <w:szCs w:val="13"/>
                  </w:rPr>
                </w:rPrChange>
              </w:rPr>
              <w:t>42,608</w:t>
            </w:r>
          </w:p>
        </w:tc>
        <w:tc>
          <w:tcPr>
            <w:tcW w:w="864" w:type="dxa"/>
            <w:vAlign w:val="center"/>
            <w:tcPrChange w:id="629" w:author="Irajizad,Ehsan" w:date="2022-11-16T13:30:00Z">
              <w:tcPr>
                <w:tcW w:w="864" w:type="dxa"/>
              </w:tcPr>
            </w:tcPrChange>
          </w:tcPr>
          <w:p w14:paraId="44692069" w14:textId="218AE734" w:rsidR="001B3446" w:rsidRPr="009700FF" w:rsidRDefault="001B145D">
            <w:pPr>
              <w:jc w:val="center"/>
              <w:rPr>
                <w:rFonts w:ascii="Arial" w:hAnsi="Arial" w:cs="Arial"/>
                <w:sz w:val="14"/>
                <w:szCs w:val="14"/>
                <w:rPrChange w:id="630" w:author="Irajizad,Ehsan" w:date="2022-11-16T13:30:00Z">
                  <w:rPr>
                    <w:sz w:val="13"/>
                    <w:szCs w:val="13"/>
                  </w:rPr>
                </w:rPrChange>
              </w:rPr>
              <w:pPrChange w:id="631" w:author="Irajizad,Ehsan" w:date="2022-11-16T13:30:00Z">
                <w:pPr>
                  <w:jc w:val="right"/>
                </w:pPr>
              </w:pPrChange>
            </w:pPr>
            <w:r w:rsidRPr="009700FF">
              <w:rPr>
                <w:rFonts w:ascii="Arial" w:hAnsi="Arial" w:cs="Arial"/>
                <w:sz w:val="14"/>
                <w:szCs w:val="14"/>
                <w:rPrChange w:id="632" w:author="Irajizad,Ehsan" w:date="2022-11-16T13:30:00Z">
                  <w:rPr>
                    <w:sz w:val="13"/>
                    <w:szCs w:val="13"/>
                  </w:rPr>
                </w:rPrChange>
              </w:rPr>
              <w:t>34,7</w:t>
            </w:r>
            <w:r w:rsidR="000519B3" w:rsidRPr="009700FF">
              <w:rPr>
                <w:rFonts w:ascii="Arial" w:hAnsi="Arial" w:cs="Arial"/>
                <w:sz w:val="14"/>
                <w:szCs w:val="14"/>
                <w:rPrChange w:id="633" w:author="Irajizad,Ehsan" w:date="2022-11-16T13:30:00Z">
                  <w:rPr>
                    <w:sz w:val="13"/>
                    <w:szCs w:val="13"/>
                  </w:rPr>
                </w:rPrChange>
              </w:rPr>
              <w:t>83</w:t>
            </w:r>
          </w:p>
        </w:tc>
      </w:tr>
    </w:tbl>
    <w:p w14:paraId="1FBD4C20" w14:textId="708E3D9B" w:rsidR="00D71A9A" w:rsidRDefault="002476AC" w:rsidP="002476AC">
      <w:r w:rsidRPr="002476AC">
        <w:rPr>
          <w:b/>
          <w:bCs/>
          <w:sz w:val="16"/>
          <w:szCs w:val="16"/>
        </w:rPr>
        <w:t>*</w:t>
      </w:r>
      <w:r>
        <w:rPr>
          <w:b/>
          <w:bCs/>
          <w:sz w:val="16"/>
          <w:szCs w:val="16"/>
        </w:rPr>
        <w:t xml:space="preserve"> </w:t>
      </w:r>
      <w:r w:rsidRPr="002476AC">
        <w:rPr>
          <w:b/>
          <w:bCs/>
          <w:sz w:val="16"/>
          <w:szCs w:val="16"/>
        </w:rPr>
        <w:t xml:space="preserve"> </w:t>
      </w:r>
      <w:r>
        <w:rPr>
          <w:b/>
          <w:bCs/>
          <w:sz w:val="16"/>
          <w:szCs w:val="16"/>
        </w:rPr>
        <w:t>Sample</w:t>
      </w:r>
      <w:r w:rsidR="00901E37">
        <w:rPr>
          <w:b/>
          <w:bCs/>
          <w:sz w:val="16"/>
          <w:szCs w:val="16"/>
        </w:rPr>
        <w:t xml:space="preserve"> </w:t>
      </w:r>
      <w:ins w:id="634" w:author="Gu, Chunhui" w:date="2022-11-16T17:29:00Z">
        <w:r w:rsidR="0033328D">
          <w:rPr>
            <w:b/>
            <w:bCs/>
            <w:sz w:val="16"/>
            <w:szCs w:val="16"/>
          </w:rPr>
          <w:t>1</w:t>
        </w:r>
      </w:ins>
      <w:del w:id="635" w:author="Gu, Chunhui" w:date="2022-11-16T17:29:00Z">
        <w:r w:rsidR="00901E37" w:rsidDel="0033328D">
          <w:rPr>
            <w:b/>
            <w:bCs/>
            <w:sz w:val="16"/>
            <w:szCs w:val="16"/>
          </w:rPr>
          <w:delText>IP0981</w:delText>
        </w:r>
      </w:del>
      <w:r w:rsidR="00901E37">
        <w:rPr>
          <w:b/>
          <w:bCs/>
          <w:sz w:val="16"/>
          <w:szCs w:val="16"/>
        </w:rPr>
        <w:t xml:space="preserve"> and</w:t>
      </w:r>
      <w:r>
        <w:rPr>
          <w:b/>
          <w:bCs/>
          <w:sz w:val="16"/>
          <w:szCs w:val="16"/>
        </w:rPr>
        <w:t xml:space="preserve"> </w:t>
      </w:r>
      <w:ins w:id="636" w:author="Gu, Chunhui" w:date="2022-11-16T17:29:00Z">
        <w:r w:rsidR="0033328D">
          <w:rPr>
            <w:b/>
            <w:bCs/>
            <w:sz w:val="16"/>
            <w:szCs w:val="16"/>
          </w:rPr>
          <w:t>Sample 7</w:t>
        </w:r>
      </w:ins>
      <w:del w:id="637" w:author="Gu, Chunhui" w:date="2022-11-16T17:29:00Z">
        <w:r w:rsidR="00FE5EE3" w:rsidDel="0033328D">
          <w:rPr>
            <w:b/>
            <w:bCs/>
            <w:sz w:val="16"/>
            <w:szCs w:val="16"/>
          </w:rPr>
          <w:delText>IP7103</w:delText>
        </w:r>
      </w:del>
      <w:r w:rsidR="00FE5EE3">
        <w:rPr>
          <w:b/>
          <w:bCs/>
          <w:sz w:val="16"/>
          <w:szCs w:val="16"/>
        </w:rPr>
        <w:t xml:space="preserve"> </w:t>
      </w:r>
      <w:r w:rsidR="00A45B65">
        <w:rPr>
          <w:b/>
          <w:bCs/>
          <w:sz w:val="16"/>
          <w:szCs w:val="16"/>
        </w:rPr>
        <w:t>w</w:t>
      </w:r>
      <w:r w:rsidR="00A765DD">
        <w:rPr>
          <w:b/>
          <w:bCs/>
          <w:sz w:val="16"/>
          <w:szCs w:val="16"/>
        </w:rPr>
        <w:t>ere</w:t>
      </w:r>
      <w:r>
        <w:rPr>
          <w:b/>
          <w:bCs/>
          <w:sz w:val="16"/>
          <w:szCs w:val="16"/>
        </w:rPr>
        <w:t xml:space="preserve"> </w:t>
      </w:r>
      <w:r w:rsidR="006B71C8">
        <w:rPr>
          <w:b/>
          <w:bCs/>
          <w:sz w:val="16"/>
          <w:szCs w:val="16"/>
        </w:rPr>
        <w:t xml:space="preserve">potential </w:t>
      </w:r>
      <w:r>
        <w:rPr>
          <w:b/>
          <w:bCs/>
          <w:sz w:val="16"/>
          <w:szCs w:val="16"/>
        </w:rPr>
        <w:t>outlier</w:t>
      </w:r>
      <w:r w:rsidR="00A765DD">
        <w:rPr>
          <w:b/>
          <w:bCs/>
          <w:sz w:val="16"/>
          <w:szCs w:val="16"/>
        </w:rPr>
        <w:t>s</w:t>
      </w:r>
      <w:ins w:id="638" w:author="Gu, Chunhui" w:date="2022-11-16T17:30:00Z">
        <w:r w:rsidR="0033328D">
          <w:rPr>
            <w:b/>
            <w:bCs/>
            <w:sz w:val="16"/>
            <w:szCs w:val="16"/>
          </w:rPr>
          <w:t xml:space="preserve"> </w:t>
        </w:r>
        <w:r w:rsidR="00C52ED8" w:rsidRPr="00C52ED8">
          <w:rPr>
            <w:b/>
            <w:bCs/>
            <w:sz w:val="16"/>
            <w:szCs w:val="16"/>
          </w:rPr>
          <w:t xml:space="preserve">sample 1 and sample 7 for </w:t>
        </w:r>
        <w:r w:rsidR="00C52ED8">
          <w:rPr>
            <w:b/>
            <w:bCs/>
            <w:sz w:val="16"/>
            <w:szCs w:val="16"/>
          </w:rPr>
          <w:t>their</w:t>
        </w:r>
        <w:r w:rsidR="00C52ED8" w:rsidRPr="00C52ED8">
          <w:rPr>
            <w:b/>
            <w:bCs/>
            <w:sz w:val="16"/>
            <w:szCs w:val="16"/>
          </w:rPr>
          <w:t xml:space="preserve"> noticeably fewer detected proteins</w:t>
        </w:r>
      </w:ins>
      <w:r w:rsidR="00DA37B0">
        <w:rPr>
          <w:b/>
          <w:bCs/>
          <w:sz w:val="16"/>
          <w:szCs w:val="16"/>
        </w:rPr>
        <w:t>.</w:t>
      </w:r>
    </w:p>
    <w:p w14:paraId="69B4E99B" w14:textId="69C1FA65" w:rsidR="00D71A9A" w:rsidRDefault="00D71A9A" w:rsidP="008A3609"/>
    <w:p w14:paraId="5E75F774" w14:textId="0F4B4A61" w:rsidR="00E4124C" w:rsidRDefault="005415F2" w:rsidP="00344B5D">
      <w:pPr>
        <w:jc w:val="center"/>
      </w:pPr>
      <w:ins w:id="639" w:author="Gu, Chunhui" w:date="2022-11-16T17:10:00Z">
        <w:r w:rsidRPr="005415F2">
          <w:lastRenderedPageBreak/>
          <w:drawing>
            <wp:inline distT="0" distB="0" distL="0" distR="0" wp14:anchorId="567126A8" wp14:editId="43875E77">
              <wp:extent cx="5943600" cy="3851275"/>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9"/>
                      <a:stretch>
                        <a:fillRect/>
                      </a:stretch>
                    </pic:blipFill>
                    <pic:spPr>
                      <a:xfrm>
                        <a:off x="0" y="0"/>
                        <a:ext cx="5943600" cy="3851275"/>
                      </a:xfrm>
                      <a:prstGeom prst="rect">
                        <a:avLst/>
                      </a:prstGeom>
                    </pic:spPr>
                  </pic:pic>
                </a:graphicData>
              </a:graphic>
            </wp:inline>
          </w:drawing>
        </w:r>
      </w:ins>
      <w:commentRangeStart w:id="640"/>
      <w:del w:id="641" w:author="Gu, Chunhui" w:date="2022-11-16T16:27:00Z">
        <w:r w:rsidR="001C11DE" w:rsidRPr="001C11DE" w:rsidDel="002950A0">
          <w:rPr>
            <w:noProof/>
          </w:rPr>
          <w:drawing>
            <wp:inline distT="0" distB="0" distL="0" distR="0" wp14:anchorId="3B11127F" wp14:editId="721BC7FA">
              <wp:extent cx="5352147" cy="34817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959" cy="3486186"/>
                      </a:xfrm>
                      <a:prstGeom prst="rect">
                        <a:avLst/>
                      </a:prstGeom>
                    </pic:spPr>
                  </pic:pic>
                </a:graphicData>
              </a:graphic>
            </wp:inline>
          </w:drawing>
        </w:r>
      </w:del>
      <w:commentRangeEnd w:id="640"/>
      <w:r w:rsidR="0041771A">
        <w:rPr>
          <w:rStyle w:val="CommentReference"/>
        </w:rPr>
        <w:commentReference w:id="640"/>
      </w:r>
    </w:p>
    <w:p w14:paraId="4A6690DC" w14:textId="67EE5B16" w:rsidR="00344B5D" w:rsidRPr="007A7E91" w:rsidRDefault="00344B5D" w:rsidP="00845B4F">
      <w:pPr>
        <w:rPr>
          <w:sz w:val="20"/>
          <w:szCs w:val="20"/>
        </w:rPr>
      </w:pPr>
      <w:r w:rsidRPr="007A7E91">
        <w:rPr>
          <w:sz w:val="20"/>
          <w:szCs w:val="20"/>
        </w:rPr>
        <w:t xml:space="preserve">Figure 1. </w:t>
      </w:r>
      <w:r w:rsidR="00A406C3" w:rsidRPr="007A7E91">
        <w:rPr>
          <w:sz w:val="20"/>
          <w:szCs w:val="20"/>
        </w:rPr>
        <w:t>The scatter plot of protein-RNA</w:t>
      </w:r>
      <w:r w:rsidR="00B96C40" w:rsidRPr="007A7E91">
        <w:rPr>
          <w:sz w:val="20"/>
          <w:szCs w:val="20"/>
        </w:rPr>
        <w:t xml:space="preserve">-product matched </w:t>
      </w:r>
      <w:r w:rsidR="00A406C3" w:rsidRPr="007A7E91">
        <w:rPr>
          <w:sz w:val="20"/>
          <w:szCs w:val="20"/>
        </w:rPr>
        <w:t>pair</w:t>
      </w:r>
      <w:r w:rsidR="00F535F7" w:rsidRPr="007A7E91">
        <w:rPr>
          <w:sz w:val="20"/>
          <w:szCs w:val="20"/>
        </w:rPr>
        <w:t>s</w:t>
      </w:r>
      <w:r w:rsidR="00D0195E" w:rsidRPr="007A7E91">
        <w:rPr>
          <w:sz w:val="20"/>
          <w:szCs w:val="20"/>
        </w:rPr>
        <w:t xml:space="preserve">. </w:t>
      </w:r>
      <w:r w:rsidR="00382137" w:rsidRPr="007A7E91">
        <w:rPr>
          <w:sz w:val="20"/>
          <w:szCs w:val="20"/>
        </w:rPr>
        <w:t>Top l</w:t>
      </w:r>
      <w:r w:rsidR="00164AE5" w:rsidRPr="007A7E91">
        <w:rPr>
          <w:sz w:val="20"/>
          <w:szCs w:val="20"/>
        </w:rPr>
        <w:t xml:space="preserve">eft: </w:t>
      </w:r>
      <w:r w:rsidR="001C11DE" w:rsidRPr="007A7E91">
        <w:rPr>
          <w:sz w:val="20"/>
          <w:szCs w:val="20"/>
        </w:rPr>
        <w:t>All</w:t>
      </w:r>
      <w:r w:rsidR="008B37E0" w:rsidRPr="007A7E91">
        <w:rPr>
          <w:sz w:val="20"/>
          <w:szCs w:val="20"/>
        </w:rPr>
        <w:t xml:space="preserve"> </w:t>
      </w:r>
      <w:r w:rsidR="00F314AE" w:rsidRPr="007A7E91">
        <w:rPr>
          <w:sz w:val="20"/>
          <w:szCs w:val="20"/>
        </w:rPr>
        <w:t xml:space="preserve">protein-RNA </w:t>
      </w:r>
      <w:r w:rsidR="00263D33" w:rsidRPr="007A7E91">
        <w:rPr>
          <w:sz w:val="20"/>
          <w:szCs w:val="20"/>
        </w:rPr>
        <w:t xml:space="preserve">pairs for </w:t>
      </w:r>
      <w:r w:rsidR="005A64AC" w:rsidRPr="007A7E91">
        <w:rPr>
          <w:sz w:val="20"/>
          <w:szCs w:val="20"/>
        </w:rPr>
        <w:t xml:space="preserve">missing proteins. </w:t>
      </w:r>
      <w:r w:rsidR="00A728FE" w:rsidRPr="007A7E91">
        <w:rPr>
          <w:sz w:val="20"/>
          <w:szCs w:val="20"/>
        </w:rPr>
        <w:t>Top r</w:t>
      </w:r>
      <w:r w:rsidR="00382137" w:rsidRPr="007A7E91">
        <w:rPr>
          <w:sz w:val="20"/>
          <w:szCs w:val="20"/>
        </w:rPr>
        <w:t>ight</w:t>
      </w:r>
      <w:r w:rsidR="003B6B70" w:rsidRPr="007A7E91">
        <w:rPr>
          <w:sz w:val="20"/>
          <w:szCs w:val="20"/>
        </w:rPr>
        <w:t xml:space="preserve">: </w:t>
      </w:r>
      <w:r w:rsidR="00C144AD" w:rsidRPr="007A7E91">
        <w:rPr>
          <w:sz w:val="20"/>
          <w:szCs w:val="20"/>
        </w:rPr>
        <w:t>protein-RNA pairs</w:t>
      </w:r>
      <w:r w:rsidR="007D2573" w:rsidRPr="007A7E91">
        <w:rPr>
          <w:sz w:val="20"/>
          <w:szCs w:val="20"/>
        </w:rPr>
        <w:t xml:space="preserve"> with</w:t>
      </w:r>
      <w:r w:rsidR="006A586E" w:rsidRPr="007A7E91">
        <w:rPr>
          <w:sz w:val="20"/>
          <w:szCs w:val="20"/>
        </w:rPr>
        <w:t xml:space="preserve"> TPM &gt; 0 and NSAF &gt; 0</w:t>
      </w:r>
      <w:r w:rsidR="00C144AD" w:rsidRPr="007A7E91">
        <w:rPr>
          <w:sz w:val="20"/>
          <w:szCs w:val="20"/>
        </w:rPr>
        <w:t>.</w:t>
      </w:r>
      <w:r w:rsidR="00E6703F" w:rsidRPr="007A7E91">
        <w:rPr>
          <w:sz w:val="20"/>
          <w:szCs w:val="20"/>
        </w:rPr>
        <w:t xml:space="preserve"> Bottom left: </w:t>
      </w:r>
      <w:r w:rsidR="00626F9C" w:rsidRPr="007A7E91">
        <w:rPr>
          <w:sz w:val="20"/>
          <w:szCs w:val="20"/>
        </w:rPr>
        <w:t xml:space="preserve">All protein-RNA pairs for </w:t>
      </w:r>
      <w:r w:rsidR="008670BF" w:rsidRPr="007A7E91">
        <w:rPr>
          <w:sz w:val="20"/>
          <w:szCs w:val="20"/>
        </w:rPr>
        <w:t xml:space="preserve">regular </w:t>
      </w:r>
      <w:r w:rsidR="00626F9C" w:rsidRPr="007A7E91">
        <w:rPr>
          <w:sz w:val="20"/>
          <w:szCs w:val="20"/>
        </w:rPr>
        <w:t>proteins.</w:t>
      </w:r>
      <w:r w:rsidR="004A7736" w:rsidRPr="007A7E91">
        <w:rPr>
          <w:sz w:val="20"/>
          <w:szCs w:val="20"/>
        </w:rPr>
        <w:t xml:space="preserve"> Bottom right: </w:t>
      </w:r>
      <w:r w:rsidR="008B37E0" w:rsidRPr="007A7E91">
        <w:rPr>
          <w:sz w:val="20"/>
          <w:szCs w:val="20"/>
        </w:rPr>
        <w:t>All protein-RNA pairs for regular proteins</w:t>
      </w:r>
      <w:r w:rsidR="00863E9E" w:rsidRPr="007A7E91">
        <w:rPr>
          <w:sz w:val="20"/>
          <w:szCs w:val="20"/>
        </w:rPr>
        <w:t xml:space="preserve"> with TPM &gt; 0 and NSAF &gt; 0</w:t>
      </w:r>
      <w:r w:rsidR="00E93693" w:rsidRPr="007A7E91">
        <w:rPr>
          <w:sz w:val="20"/>
          <w:szCs w:val="20"/>
        </w:rPr>
        <w:t>.</w:t>
      </w:r>
    </w:p>
    <w:p w14:paraId="7D45C8B7" w14:textId="79320399" w:rsidR="00E4124C" w:rsidRDefault="00E4124C"/>
    <w:p w14:paraId="12DF368D" w14:textId="77777777" w:rsidR="00E4124C" w:rsidRDefault="00E4124C"/>
    <w:p w14:paraId="12FB2994" w14:textId="256C7869" w:rsidR="000A1030" w:rsidRDefault="000A1030"/>
    <w:p w14:paraId="4D542A63" w14:textId="30EAF46D" w:rsidR="000A1030" w:rsidRDefault="000A1030"/>
    <w:p w14:paraId="40AFD8FB" w14:textId="3523F7CA" w:rsidR="000A1030" w:rsidRDefault="000A1030"/>
    <w:p w14:paraId="3FE5DBB9" w14:textId="77777777" w:rsidR="000A1030" w:rsidRDefault="000A1030"/>
    <w:p w14:paraId="3C77A4A6" w14:textId="77777777" w:rsidR="00EA1764" w:rsidRPr="00EA1764" w:rsidRDefault="008A3609" w:rsidP="00EA1764">
      <w:pPr>
        <w:pStyle w:val="EndNoteBibliography"/>
        <w:ind w:left="720" w:hanging="720"/>
        <w:rPr>
          <w:noProof/>
        </w:rPr>
      </w:pPr>
      <w:r>
        <w:fldChar w:fldCharType="begin"/>
      </w:r>
      <w:r>
        <w:instrText xml:space="preserve"> ADDIN EN.REFLIST </w:instrText>
      </w:r>
      <w:r>
        <w:fldChar w:fldCharType="separate"/>
      </w:r>
      <w:r w:rsidR="00EA1764" w:rsidRPr="00EA1764">
        <w:rPr>
          <w:noProof/>
        </w:rPr>
        <w:t>1.</w:t>
      </w:r>
      <w:r w:rsidR="00EA1764" w:rsidRPr="00EA1764">
        <w:rPr>
          <w:noProof/>
        </w:rPr>
        <w:tab/>
        <w:t xml:space="preserve">Baker, M.S., et al., </w:t>
      </w:r>
      <w:r w:rsidR="00EA1764" w:rsidRPr="00EA1764">
        <w:rPr>
          <w:i/>
          <w:noProof/>
        </w:rPr>
        <w:t>Accelerating the search for the missing proteins in the human proteome.</w:t>
      </w:r>
      <w:r w:rsidR="00EA1764" w:rsidRPr="00EA1764">
        <w:rPr>
          <w:noProof/>
        </w:rPr>
        <w:t xml:space="preserve"> Nature Communications, 2017. </w:t>
      </w:r>
      <w:r w:rsidR="00EA1764" w:rsidRPr="00EA1764">
        <w:rPr>
          <w:b/>
          <w:noProof/>
        </w:rPr>
        <w:t>8</w:t>
      </w:r>
      <w:r w:rsidR="00EA1764" w:rsidRPr="00EA1764">
        <w:rPr>
          <w:noProof/>
        </w:rPr>
        <w:t>(1): p. 14271.</w:t>
      </w:r>
    </w:p>
    <w:p w14:paraId="020F2788" w14:textId="77777777" w:rsidR="00EA1764" w:rsidRPr="00EA1764" w:rsidRDefault="00EA1764" w:rsidP="00EA1764">
      <w:pPr>
        <w:pStyle w:val="EndNoteBibliography"/>
        <w:ind w:left="720" w:hanging="720"/>
        <w:rPr>
          <w:noProof/>
        </w:rPr>
      </w:pPr>
      <w:r w:rsidRPr="00EA1764">
        <w:rPr>
          <w:noProof/>
        </w:rPr>
        <w:t>2.</w:t>
      </w:r>
      <w:r w:rsidRPr="00EA1764">
        <w:rPr>
          <w:noProof/>
        </w:rPr>
        <w:tab/>
        <w:t xml:space="preserve">Omenn, G.S., et al., </w:t>
      </w:r>
      <w:r w:rsidRPr="00EA1764">
        <w:rPr>
          <w:i/>
          <w:noProof/>
        </w:rPr>
        <w:t>Progress on Identifying and Characterizing the Human Proteome: 2019 Metrics from the HUPO Human Proteome Project.</w:t>
      </w:r>
      <w:r w:rsidRPr="00EA1764">
        <w:rPr>
          <w:noProof/>
        </w:rPr>
        <w:t xml:space="preserve"> J Proteome Res, 2019. </w:t>
      </w:r>
      <w:r w:rsidRPr="00EA1764">
        <w:rPr>
          <w:b/>
          <w:noProof/>
        </w:rPr>
        <w:t>18</w:t>
      </w:r>
      <w:r w:rsidRPr="00EA1764">
        <w:rPr>
          <w:noProof/>
        </w:rPr>
        <w:t>(12): p. 4098-4107.</w:t>
      </w:r>
    </w:p>
    <w:p w14:paraId="4D30C250" w14:textId="469B2193" w:rsidR="00EA1764" w:rsidRPr="00EA1764" w:rsidRDefault="00EA1764" w:rsidP="00EA1764">
      <w:pPr>
        <w:pStyle w:val="EndNoteBibliography"/>
        <w:ind w:left="720" w:hanging="720"/>
        <w:rPr>
          <w:noProof/>
        </w:rPr>
      </w:pPr>
      <w:r w:rsidRPr="00EA1764">
        <w:rPr>
          <w:noProof/>
        </w:rPr>
        <w:t>3.</w:t>
      </w:r>
      <w:r w:rsidRPr="00EA1764">
        <w:rPr>
          <w:noProof/>
        </w:rPr>
        <w:tab/>
        <w:t xml:space="preserve">American-cancer-society. </w:t>
      </w:r>
      <w:r w:rsidRPr="00EA1764">
        <w:rPr>
          <w:i/>
          <w:noProof/>
        </w:rPr>
        <w:t>Key statistics about stomach cacner</w:t>
      </w:r>
      <w:r w:rsidRPr="00EA1764">
        <w:rPr>
          <w:noProof/>
        </w:rPr>
        <w:t xml:space="preserve">. 2022  [cited 2022 11/15]; Available from: </w:t>
      </w:r>
      <w:hyperlink r:id="rId11" w:anchor=":~:text=The%20American%20Cancer%20Society's%20estimates,6%2C690%20men%20and%204%2C400%20women" w:history="1">
        <w:r w:rsidRPr="00EA1764">
          <w:rPr>
            <w:rStyle w:val="Hyperlink"/>
            <w:noProof/>
          </w:rPr>
          <w:t>https://www.cancer.org/cancer/stomach-cancer/about/key-statistics.html#:~:text=The%20American%20Cancer%20Society's%20estimates,6%2C690%20men%20and%204%2C400%20women</w:t>
        </w:r>
      </w:hyperlink>
      <w:r w:rsidRPr="00EA1764">
        <w:rPr>
          <w:noProof/>
        </w:rPr>
        <w:t>).</w:t>
      </w:r>
    </w:p>
    <w:p w14:paraId="2E5A576F" w14:textId="77777777" w:rsidR="00EA1764" w:rsidRPr="00EA1764" w:rsidRDefault="00EA1764" w:rsidP="00EA1764">
      <w:pPr>
        <w:pStyle w:val="EndNoteBibliography"/>
        <w:ind w:left="720" w:hanging="720"/>
        <w:rPr>
          <w:noProof/>
        </w:rPr>
      </w:pPr>
      <w:r w:rsidRPr="00EA1764">
        <w:rPr>
          <w:noProof/>
        </w:rPr>
        <w:t>4.</w:t>
      </w:r>
      <w:r w:rsidRPr="00EA1764">
        <w:rPr>
          <w:noProof/>
        </w:rPr>
        <w:tab/>
        <w:t xml:space="preserve">Paoletti, A.C., et al., </w:t>
      </w:r>
      <w:r w:rsidRPr="00EA1764">
        <w:rPr>
          <w:i/>
          <w:noProof/>
        </w:rPr>
        <w:t>Quantitative proteomic analysis of distinct mammalian Mediator complexes using normalized spectral abundance factors.</w:t>
      </w:r>
      <w:r w:rsidRPr="00EA1764">
        <w:rPr>
          <w:noProof/>
        </w:rPr>
        <w:t xml:space="preserve"> Proceedings of the National Academy of Sciences, 2006. </w:t>
      </w:r>
      <w:r w:rsidRPr="00EA1764">
        <w:rPr>
          <w:b/>
          <w:noProof/>
        </w:rPr>
        <w:t>103</w:t>
      </w:r>
      <w:r w:rsidRPr="00EA1764">
        <w:rPr>
          <w:noProof/>
        </w:rPr>
        <w:t>(50): p. 18928-18933.</w:t>
      </w:r>
    </w:p>
    <w:p w14:paraId="528058C7" w14:textId="77777777" w:rsidR="00EA1764" w:rsidRPr="00EA1764" w:rsidRDefault="00EA1764" w:rsidP="00EA1764">
      <w:pPr>
        <w:pStyle w:val="EndNoteBibliography"/>
        <w:ind w:left="720" w:hanging="720"/>
        <w:rPr>
          <w:noProof/>
        </w:rPr>
      </w:pPr>
      <w:r w:rsidRPr="00EA1764">
        <w:rPr>
          <w:noProof/>
        </w:rPr>
        <w:t>5.</w:t>
      </w:r>
      <w:r w:rsidRPr="00EA1764">
        <w:rPr>
          <w:noProof/>
        </w:rPr>
        <w:tab/>
        <w:t xml:space="preserve">Conesa, A., et al., </w:t>
      </w:r>
      <w:r w:rsidRPr="00EA1764">
        <w:rPr>
          <w:i/>
          <w:noProof/>
        </w:rPr>
        <w:t>A survey of best practices for RNA-seq data analysis.</w:t>
      </w:r>
      <w:r w:rsidRPr="00EA1764">
        <w:rPr>
          <w:noProof/>
        </w:rPr>
        <w:t xml:space="preserve"> Genome Biology, 2016. </w:t>
      </w:r>
      <w:r w:rsidRPr="00EA1764">
        <w:rPr>
          <w:b/>
          <w:noProof/>
        </w:rPr>
        <w:t>17</w:t>
      </w:r>
      <w:r w:rsidRPr="00EA1764">
        <w:rPr>
          <w:noProof/>
        </w:rPr>
        <w:t>(1).</w:t>
      </w:r>
    </w:p>
    <w:p w14:paraId="7A8C6E42" w14:textId="77777777" w:rsidR="00EA1764" w:rsidRPr="00EA1764" w:rsidRDefault="00EA1764" w:rsidP="00EA1764">
      <w:pPr>
        <w:pStyle w:val="EndNoteBibliography"/>
        <w:ind w:left="720" w:hanging="720"/>
        <w:rPr>
          <w:noProof/>
        </w:rPr>
      </w:pPr>
      <w:r w:rsidRPr="00EA1764">
        <w:rPr>
          <w:noProof/>
        </w:rPr>
        <w:lastRenderedPageBreak/>
        <w:t>6.</w:t>
      </w:r>
      <w:r w:rsidRPr="00EA1764">
        <w:rPr>
          <w:noProof/>
        </w:rPr>
        <w:tab/>
        <w:t xml:space="preserve">Edfors, F., et al., </w:t>
      </w:r>
      <w:r w:rsidRPr="00EA1764">
        <w:rPr>
          <w:i/>
          <w:noProof/>
        </w:rPr>
        <w:t>Gene-specific correlation of RNA and protein levels in human cells and tissues.</w:t>
      </w:r>
      <w:r w:rsidRPr="00EA1764">
        <w:rPr>
          <w:noProof/>
        </w:rPr>
        <w:t xml:space="preserve"> Mol Syst Biol, 2016. </w:t>
      </w:r>
      <w:r w:rsidRPr="00EA1764">
        <w:rPr>
          <w:b/>
          <w:noProof/>
        </w:rPr>
        <w:t>12</w:t>
      </w:r>
      <w:r w:rsidRPr="00EA1764">
        <w:rPr>
          <w:noProof/>
        </w:rPr>
        <w:t>(10): p. 883.</w:t>
      </w:r>
    </w:p>
    <w:p w14:paraId="5013D280" w14:textId="77777777" w:rsidR="00EA1764" w:rsidRPr="00EA1764" w:rsidRDefault="00EA1764" w:rsidP="00EA1764">
      <w:pPr>
        <w:pStyle w:val="EndNoteBibliography"/>
        <w:ind w:left="720" w:hanging="720"/>
        <w:rPr>
          <w:noProof/>
        </w:rPr>
      </w:pPr>
      <w:r w:rsidRPr="00EA1764">
        <w:rPr>
          <w:noProof/>
        </w:rPr>
        <w:t>7.</w:t>
      </w:r>
      <w:r w:rsidRPr="00EA1764">
        <w:rPr>
          <w:noProof/>
        </w:rPr>
        <w:tab/>
        <w:t xml:space="preserve">Lundgren, D.H., et al., </w:t>
      </w:r>
      <w:r w:rsidRPr="00EA1764">
        <w:rPr>
          <w:i/>
          <w:noProof/>
        </w:rPr>
        <w:t>Role of spectral counting in quantitative proteomics.</w:t>
      </w:r>
      <w:r w:rsidRPr="00EA1764">
        <w:rPr>
          <w:noProof/>
        </w:rPr>
        <w:t xml:space="preserve"> Expert Rev Proteomics, 2010. </w:t>
      </w:r>
      <w:r w:rsidRPr="00EA1764">
        <w:rPr>
          <w:b/>
          <w:noProof/>
        </w:rPr>
        <w:t>7</w:t>
      </w:r>
      <w:r w:rsidRPr="00EA1764">
        <w:rPr>
          <w:noProof/>
        </w:rPr>
        <w:t>(1): p. 39-53.</w:t>
      </w:r>
    </w:p>
    <w:p w14:paraId="7101DBA8" w14:textId="786EDCA6" w:rsidR="00A6356D" w:rsidRDefault="008A3609">
      <w:r>
        <w:fldChar w:fldCharType="end"/>
      </w:r>
    </w:p>
    <w:sectPr w:rsidR="00A63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rajizad,Ehsan" w:date="2022-11-16T12:42:00Z" w:initials="I">
    <w:p w14:paraId="1D122AD4" w14:textId="77777777" w:rsidR="00332B90" w:rsidRDefault="00332B90" w:rsidP="002F34D6">
      <w:r>
        <w:rPr>
          <w:rStyle w:val="CommentReference"/>
        </w:rPr>
        <w:annotationRef/>
      </w:r>
      <w:r>
        <w:rPr>
          <w:sz w:val="20"/>
          <w:szCs w:val="20"/>
        </w:rPr>
        <w:t>We are not shown any data to show the biomarker application of the missing proteins.</w:t>
      </w:r>
    </w:p>
  </w:comment>
  <w:comment w:id="16" w:author="Irajizad,Ehsan" w:date="2022-11-16T12:45:00Z" w:initials="I">
    <w:p w14:paraId="052EB5A6" w14:textId="77777777" w:rsidR="00332B90" w:rsidRDefault="00332B90" w:rsidP="0099220B">
      <w:r>
        <w:rPr>
          <w:rStyle w:val="CommentReference"/>
        </w:rPr>
        <w:annotationRef/>
      </w:r>
      <w:r>
        <w:rPr>
          <w:sz w:val="20"/>
          <w:szCs w:val="20"/>
        </w:rPr>
        <w:t>Provide citation</w:t>
      </w:r>
    </w:p>
  </w:comment>
  <w:comment w:id="18" w:author="Irajizad,Ehsan" w:date="2022-11-16T12:47:00Z" w:initials="I">
    <w:p w14:paraId="5079BD2C" w14:textId="77777777" w:rsidR="00332B90" w:rsidRDefault="00332B90" w:rsidP="00CE3CB1">
      <w:r>
        <w:rPr>
          <w:rStyle w:val="CommentReference"/>
        </w:rPr>
        <w:annotationRef/>
      </w:r>
      <w:r>
        <w:rPr>
          <w:sz w:val="20"/>
          <w:szCs w:val="20"/>
        </w:rPr>
        <w:t>Lack of reliable proteomic technique is a dangerous claim. I removed that sentence.</w:t>
      </w:r>
    </w:p>
  </w:comment>
  <w:comment w:id="50" w:author="Gu, Chunhui" w:date="2022-11-16T15:02:00Z" w:initials="CG">
    <w:p w14:paraId="3EAB1087" w14:textId="77777777" w:rsidR="006867FE" w:rsidRDefault="006867FE" w:rsidP="00496AD8">
      <w:r>
        <w:rPr>
          <w:rStyle w:val="CommentReference"/>
        </w:rPr>
        <w:annotationRef/>
      </w:r>
      <w:r>
        <w:rPr>
          <w:sz w:val="20"/>
          <w:szCs w:val="20"/>
        </w:rPr>
        <w:t>1343 is the total number of defined missing proteins in nextprot, not the number of  unique detected MPs in the 8 samples.</w:t>
      </w:r>
    </w:p>
  </w:comment>
  <w:comment w:id="59" w:author="Irajizad,Ehsan" w:date="2022-11-16T13:35:00Z" w:initials="I">
    <w:p w14:paraId="16D5F8D1" w14:textId="4405B892" w:rsidR="0041771A" w:rsidRDefault="0041771A" w:rsidP="00DB7F9D">
      <w:r>
        <w:rPr>
          <w:rStyle w:val="CommentReference"/>
        </w:rPr>
        <w:annotationRef/>
      </w:r>
      <w:r>
        <w:rPr>
          <w:sz w:val="20"/>
          <w:szCs w:val="20"/>
        </w:rPr>
        <w:t>what are the 6?</w:t>
      </w:r>
    </w:p>
  </w:comment>
  <w:comment w:id="60" w:author="Gu, Chunhui" w:date="2022-11-16T15:09:00Z" w:initials="GC">
    <w:p w14:paraId="767C1763" w14:textId="77777777" w:rsidR="00653F91" w:rsidRDefault="00653F91" w:rsidP="005D744A">
      <w:r>
        <w:rPr>
          <w:rStyle w:val="CommentReference"/>
        </w:rPr>
        <w:annotationRef/>
      </w:r>
      <w:r>
        <w:rPr>
          <w:sz w:val="20"/>
          <w:szCs w:val="20"/>
        </w:rPr>
        <w:t>In table1, sample 1 and sample 7 has much less number of detected MPs, as well as regular proteins. When I checking whether there are some MPs are detected in all samples. I can only find some proteins are detected in the 6 samples but not in those two low-depth samples.</w:t>
      </w:r>
    </w:p>
  </w:comment>
  <w:comment w:id="61" w:author="Irajizad,Ehsan" w:date="2022-11-16T13:35:00Z" w:initials="I">
    <w:p w14:paraId="02F60C61" w14:textId="13AE106D" w:rsidR="0041771A" w:rsidRDefault="0041771A" w:rsidP="002F15BE">
      <w:r>
        <w:rPr>
          <w:rStyle w:val="CommentReference"/>
        </w:rPr>
        <w:annotationRef/>
      </w:r>
      <w:r>
        <w:rPr>
          <w:sz w:val="20"/>
          <w:szCs w:val="20"/>
        </w:rPr>
        <w:t>what samples? and how did you define the outliers?</w:t>
      </w:r>
    </w:p>
    <w:p w14:paraId="34459412" w14:textId="77777777" w:rsidR="0041771A" w:rsidRDefault="0041771A" w:rsidP="002F15BE"/>
  </w:comment>
  <w:comment w:id="62" w:author="Gu, Chunhui" w:date="2022-11-16T15:38:00Z" w:initials="GC">
    <w:p w14:paraId="627E3D6A" w14:textId="77777777" w:rsidR="0071532A" w:rsidRDefault="0071532A" w:rsidP="007D00DC">
      <w:r>
        <w:rPr>
          <w:rStyle w:val="CommentReference"/>
        </w:rPr>
        <w:annotationRef/>
      </w:r>
      <w:r>
        <w:rPr>
          <w:sz w:val="20"/>
          <w:szCs w:val="20"/>
        </w:rPr>
        <w:t>Add additional sentence to explain what samples and why they are considered as potential outliers.</w:t>
      </w:r>
    </w:p>
    <w:p w14:paraId="2006E9D8" w14:textId="77777777" w:rsidR="0071532A" w:rsidRDefault="0071532A" w:rsidP="007D00DC"/>
    <w:p w14:paraId="0662765B" w14:textId="77777777" w:rsidR="0071532A" w:rsidRDefault="0071532A" w:rsidP="007D00DC">
      <w:r>
        <w:rPr>
          <w:sz w:val="20"/>
          <w:szCs w:val="20"/>
        </w:rPr>
        <w:t>In those two samples, there are much few proteins detected than other samples. They are not crucial for the association analysis between RNA and protein. But they impact how we find a subset of MPs that are considered as ubiquitously-expressed. And also it make the support rate for protein nicer.</w:t>
      </w:r>
    </w:p>
  </w:comment>
  <w:comment w:id="83" w:author="Irajizad,Ehsan" w:date="2022-11-16T13:35:00Z" w:initials="I">
    <w:p w14:paraId="29E9C209" w14:textId="45792631" w:rsidR="0041771A" w:rsidRDefault="0041771A" w:rsidP="003A7A5D">
      <w:r>
        <w:rPr>
          <w:rStyle w:val="CommentReference"/>
        </w:rPr>
        <w:annotationRef/>
      </w:r>
      <w:r>
        <w:rPr>
          <w:sz w:val="20"/>
          <w:szCs w:val="20"/>
        </w:rPr>
        <w:t>Hard to understand the claim</w:t>
      </w:r>
    </w:p>
  </w:comment>
  <w:comment w:id="84" w:author="Gu, Chunhui" w:date="2022-11-16T15:55:00Z" w:initials="GC">
    <w:p w14:paraId="440D85D9" w14:textId="77777777" w:rsidR="0091562B" w:rsidRDefault="0091562B" w:rsidP="00217C6B">
      <w:r>
        <w:rPr>
          <w:rStyle w:val="CommentReference"/>
        </w:rPr>
        <w:annotationRef/>
      </w:r>
      <w:r>
        <w:rPr>
          <w:sz w:val="20"/>
          <w:szCs w:val="20"/>
        </w:rPr>
        <w:t>I have rephrased this sentence. Please check whether it makes sense to you now.</w:t>
      </w:r>
    </w:p>
  </w:comment>
  <w:comment w:id="96" w:author="Irajizad,Ehsan" w:date="2022-11-16T13:36:00Z" w:initials="I">
    <w:p w14:paraId="5F1A9BA5" w14:textId="0C1C4BDA" w:rsidR="0041771A" w:rsidRDefault="0041771A" w:rsidP="00B671C8">
      <w:r>
        <w:rPr>
          <w:rStyle w:val="CommentReference"/>
        </w:rPr>
        <w:annotationRef/>
      </w:r>
      <w:r>
        <w:rPr>
          <w:sz w:val="20"/>
          <w:szCs w:val="20"/>
        </w:rPr>
        <w:t>What do you mean? R value is higher in regular (non-missing) proteins</w:t>
      </w:r>
    </w:p>
  </w:comment>
  <w:comment w:id="97" w:author="Gu, Chunhui" w:date="2022-11-16T15:45:00Z" w:initials="GC">
    <w:p w14:paraId="351EF4BB" w14:textId="77777777" w:rsidR="0091562B" w:rsidRDefault="0091562B" w:rsidP="006A645A">
      <w:r>
        <w:rPr>
          <w:rStyle w:val="CommentReference"/>
        </w:rPr>
        <w:annotationRef/>
      </w:r>
      <w:r>
        <w:rPr>
          <w:sz w:val="20"/>
          <w:szCs w:val="20"/>
        </w:rPr>
        <w:t>Yes. The new result after only using PE2-4 as missing protein (total 1343 MPs). The correlation for regular proteins is higher than MPs.</w:t>
      </w:r>
    </w:p>
  </w:comment>
  <w:comment w:id="99" w:author="Irajizad,Ehsan" w:date="2022-11-16T13:37:00Z" w:initials="I">
    <w:p w14:paraId="47DBD319" w14:textId="08093D96" w:rsidR="0041771A" w:rsidRDefault="0041771A" w:rsidP="006F26F9">
      <w:r>
        <w:rPr>
          <w:rStyle w:val="CommentReference"/>
        </w:rPr>
        <w:annotationRef/>
      </w:r>
      <w:r>
        <w:rPr>
          <w:sz w:val="20"/>
          <w:szCs w:val="20"/>
        </w:rPr>
        <w:t>Why did you focus on this gene? what is unique about this gene?</w:t>
      </w:r>
    </w:p>
  </w:comment>
  <w:comment w:id="100" w:author="Gu, Chunhui" w:date="2022-11-16T15:53:00Z" w:initials="GC">
    <w:p w14:paraId="1E23BF71" w14:textId="77777777" w:rsidR="0091562B" w:rsidRDefault="0091562B" w:rsidP="009B1EB5">
      <w:r>
        <w:rPr>
          <w:rStyle w:val="CommentReference"/>
        </w:rPr>
        <w:annotationRef/>
      </w:r>
      <w:r>
        <w:rPr>
          <w:sz w:val="20"/>
          <w:szCs w:val="20"/>
        </w:rPr>
        <w:t>This gene is ubiquitously-expressed in all six non-outlier samples (with enough sequencing depth). And has evidence from RNA for all 6 samples. This is the only gene meet those conditions. They are some other genes that is also interesting but they expressed is not stable (undetected in some sample).</w:t>
      </w:r>
    </w:p>
    <w:p w14:paraId="5C741902" w14:textId="77777777" w:rsidR="0091562B" w:rsidRDefault="0091562B" w:rsidP="009B1EB5"/>
    <w:p w14:paraId="6CF03C16" w14:textId="77777777" w:rsidR="0091562B" w:rsidRDefault="0091562B" w:rsidP="009B1EB5">
      <w:r>
        <w:rPr>
          <w:sz w:val="20"/>
          <w:szCs w:val="20"/>
        </w:rPr>
        <w:t>Besides, this gene is also cancer-related for lymphoma cancer. Some other MPs genes that is relatively stable are general biology functional.</w:t>
      </w:r>
    </w:p>
    <w:p w14:paraId="573E1A71" w14:textId="77777777" w:rsidR="0091562B" w:rsidRDefault="0091562B" w:rsidP="009B1EB5"/>
    <w:p w14:paraId="069935CF" w14:textId="77777777" w:rsidR="0091562B" w:rsidRDefault="0091562B" w:rsidP="009B1EB5">
      <w:r>
        <w:rPr>
          <w:sz w:val="20"/>
          <w:szCs w:val="20"/>
        </w:rPr>
        <w:t xml:space="preserve">I thought it will be good point to provide evidence to support it proteins as regular protein for extra contributing in MPs study.  </w:t>
      </w:r>
    </w:p>
  </w:comment>
  <w:comment w:id="101" w:author="Irajizad,Ehsan" w:date="2022-11-16T13:37:00Z" w:initials="I">
    <w:p w14:paraId="4DE8BFBC" w14:textId="2103BEB9" w:rsidR="0041771A" w:rsidRDefault="0041771A" w:rsidP="00F53F01">
      <w:r>
        <w:rPr>
          <w:rStyle w:val="CommentReference"/>
        </w:rPr>
        <w:annotationRef/>
      </w:r>
      <w:r>
        <w:rPr>
          <w:sz w:val="20"/>
          <w:szCs w:val="20"/>
        </w:rPr>
        <w:t>How about the pathways?</w:t>
      </w:r>
    </w:p>
  </w:comment>
  <w:comment w:id="102" w:author="Gu, Chunhui" w:date="2022-11-16T15:47:00Z" w:initials="GC">
    <w:p w14:paraId="163E66D2" w14:textId="77777777" w:rsidR="0091562B" w:rsidRDefault="0091562B" w:rsidP="00827140">
      <w:r>
        <w:rPr>
          <w:rStyle w:val="CommentReference"/>
        </w:rPr>
        <w:annotationRef/>
      </w:r>
      <w:r>
        <w:rPr>
          <w:sz w:val="20"/>
          <w:szCs w:val="20"/>
        </w:rPr>
        <w:t>I haven’t done the pathway yet. Do mean to use pathway instead of detailed proteins to show those MPs are cancer-related?</w:t>
      </w:r>
    </w:p>
  </w:comment>
  <w:comment w:id="103" w:author="Irajizad,Ehsan" w:date="2022-11-16T13:41:00Z" w:initials="I">
    <w:p w14:paraId="50707E77" w14:textId="5FEE32DF" w:rsidR="00C64C4A" w:rsidRDefault="00C64C4A" w:rsidP="0048520F">
      <w:r>
        <w:rPr>
          <w:rStyle w:val="CommentReference"/>
        </w:rPr>
        <w:annotationRef/>
      </w:r>
      <w:r>
        <w:rPr>
          <w:sz w:val="20"/>
          <w:szCs w:val="20"/>
        </w:rPr>
        <w:t>why are you talking about disease specific right now? we have not shown the results in other cancers yet</w:t>
      </w:r>
    </w:p>
  </w:comment>
  <w:comment w:id="104" w:author="Gu, Chunhui" w:date="2022-11-16T15:15:00Z" w:initials="GC">
    <w:p w14:paraId="1752C85D" w14:textId="77777777" w:rsidR="00653F91" w:rsidRDefault="00653F91" w:rsidP="003D0594">
      <w:r>
        <w:rPr>
          <w:rStyle w:val="CommentReference"/>
        </w:rPr>
        <w:annotationRef/>
      </w:r>
      <w:r>
        <w:rPr>
          <w:sz w:val="20"/>
          <w:szCs w:val="20"/>
        </w:rPr>
        <w:t>It could be ambiguous. What I mean disease-specific here is not gastric-cancer-specific. I am trying to show the missing proteins detected in any disease are more likely to be unique fingerprint for that diseases. So, if we later included the MPs result for the other cancer types, those MPs will be automatically considered as unique for that cancers. But, we can and still need to check the overlapping of MPs between different cancers to confirm this assumption.</w:t>
      </w:r>
    </w:p>
  </w:comment>
  <w:comment w:id="112" w:author="Irajizad,Ehsan" w:date="2022-11-16T13:42:00Z" w:initials="I">
    <w:p w14:paraId="2EDC820A" w14:textId="58AF4454" w:rsidR="00C64C4A" w:rsidRDefault="00C64C4A" w:rsidP="00183F3A">
      <w:r>
        <w:rPr>
          <w:rStyle w:val="CommentReference"/>
        </w:rPr>
        <w:annotationRef/>
      </w:r>
      <w:r>
        <w:rPr>
          <w:sz w:val="20"/>
          <w:szCs w:val="20"/>
        </w:rPr>
        <w:t>again, why are you focusing only on one protein?</w:t>
      </w:r>
    </w:p>
  </w:comment>
  <w:comment w:id="113" w:author="Gu, Chunhui" w:date="2022-11-16T15:20:00Z" w:initials="GC">
    <w:p w14:paraId="7F32AA28" w14:textId="77777777" w:rsidR="00701B2E" w:rsidRDefault="00701B2E" w:rsidP="00CF41A8">
      <w:r>
        <w:rPr>
          <w:rStyle w:val="CommentReference"/>
        </w:rPr>
        <w:annotationRef/>
      </w:r>
      <w:r>
        <w:rPr>
          <w:sz w:val="20"/>
          <w:szCs w:val="20"/>
        </w:rPr>
        <w:t>I thought we are focusing on the gastric cancer for this abstract. So, I try to add some additional result for just gastric cancer.</w:t>
      </w:r>
    </w:p>
    <w:p w14:paraId="55B6CFB8" w14:textId="77777777" w:rsidR="00701B2E" w:rsidRDefault="00701B2E" w:rsidP="00CF41A8"/>
    <w:p w14:paraId="614BA42D" w14:textId="77777777" w:rsidR="00701B2E" w:rsidRDefault="00701B2E" w:rsidP="00CF41A8">
      <w:r>
        <w:rPr>
          <w:sz w:val="20"/>
          <w:szCs w:val="20"/>
        </w:rPr>
        <w:t>And also, from the one possible reason why MPs is missing is because MPs are tissues/cell/disease specific. So, I hope this one protein with strong evidence can support it as a regular proteins.</w:t>
      </w:r>
    </w:p>
    <w:p w14:paraId="2DE6467D" w14:textId="77777777" w:rsidR="00701B2E" w:rsidRDefault="00701B2E" w:rsidP="00CF41A8"/>
    <w:p w14:paraId="762AF1B7" w14:textId="77777777" w:rsidR="00701B2E" w:rsidRDefault="00701B2E" w:rsidP="00CF41A8">
      <w:r>
        <w:rPr>
          <w:sz w:val="20"/>
          <w:szCs w:val="20"/>
        </w:rPr>
        <w:t>And again, I thought include a specific protein instead just numbers of MPs could be more interesting for biologists and clinicians.</w:t>
      </w:r>
    </w:p>
    <w:p w14:paraId="6887DE2F" w14:textId="77777777" w:rsidR="00701B2E" w:rsidRDefault="00701B2E" w:rsidP="00CF41A8"/>
    <w:p w14:paraId="7190D9C1" w14:textId="77777777" w:rsidR="00701B2E" w:rsidRDefault="00701B2E" w:rsidP="00CF41A8">
      <w:r>
        <w:rPr>
          <w:sz w:val="20"/>
          <w:szCs w:val="20"/>
        </w:rPr>
        <w:t>I can delete this part if you still think it is unnecessary.</w:t>
      </w:r>
    </w:p>
  </w:comment>
  <w:comment w:id="132" w:author="Irajizad,Ehsan" w:date="2022-11-16T13:43:00Z" w:initials="I">
    <w:p w14:paraId="06ADC7DC" w14:textId="698CFC67" w:rsidR="009C3C64" w:rsidRDefault="009C3C64" w:rsidP="00645046">
      <w:r>
        <w:rPr>
          <w:rStyle w:val="CommentReference"/>
        </w:rPr>
        <w:annotationRef/>
      </w:r>
      <w:r>
        <w:rPr>
          <w:sz w:val="20"/>
          <w:szCs w:val="20"/>
        </w:rPr>
        <w:t>here, you should mention that the high association between RNA and proteins can validate our proteomic findings. Also, you should explain why we could detect it? like is it because of ionization techniques we are using?</w:t>
      </w:r>
    </w:p>
  </w:comment>
  <w:comment w:id="133" w:author="Gu, Chunhui" w:date="2022-11-16T17:28:00Z" w:initials="GC">
    <w:p w14:paraId="2D860FF9" w14:textId="77777777" w:rsidR="00377A30" w:rsidRDefault="00377A30" w:rsidP="001A123B">
      <w:r>
        <w:rPr>
          <w:rStyle w:val="CommentReference"/>
        </w:rPr>
        <w:annotationRef/>
      </w:r>
      <w:r>
        <w:rPr>
          <w:sz w:val="20"/>
          <w:szCs w:val="20"/>
        </w:rPr>
        <w:t>I have rephrased the sentence to emphasize the association between RNA and proteomics data for all MPs not just a single MP gene.</w:t>
      </w:r>
    </w:p>
    <w:p w14:paraId="0B1F80D4" w14:textId="77777777" w:rsidR="00377A30" w:rsidRDefault="00377A30" w:rsidP="001A123B"/>
    <w:p w14:paraId="2A6A031A" w14:textId="77777777" w:rsidR="00377A30" w:rsidRDefault="00377A30" w:rsidP="001A123B">
      <w:r>
        <w:rPr>
          <w:sz w:val="20"/>
          <w:szCs w:val="20"/>
        </w:rPr>
        <w:t xml:space="preserve">I have try to to explain why we can detect from the angle of MPs are tissue/disease specific and we can detect the some unique MP for the gastric cancer. But I am not sure how ionization technique works for this part, maybe someone else generate the   MS experiments could talk more about our lab technique advantages? </w:t>
      </w:r>
    </w:p>
  </w:comment>
  <w:comment w:id="640" w:author="Irajizad,Ehsan" w:date="2022-11-16T13:33:00Z" w:initials="I">
    <w:p w14:paraId="44C9EDDD" w14:textId="0FF6FB19" w:rsidR="0041771A" w:rsidRDefault="0041771A" w:rsidP="00D713CB">
      <w:r>
        <w:rPr>
          <w:rStyle w:val="CommentReference"/>
        </w:rPr>
        <w:annotationRef/>
      </w:r>
      <w:r>
        <w:rPr>
          <w:sz w:val="20"/>
          <w:szCs w:val="20"/>
        </w:rPr>
        <w:t>change the IPAS (eg IP0999) to Sample ID (eg Sample 1). No one knows the meaning of 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122AD4" w15:done="1"/>
  <w15:commentEx w15:paraId="052EB5A6" w15:done="1"/>
  <w15:commentEx w15:paraId="5079BD2C" w15:done="1"/>
  <w15:commentEx w15:paraId="3EAB1087" w15:done="0"/>
  <w15:commentEx w15:paraId="16D5F8D1" w15:done="0"/>
  <w15:commentEx w15:paraId="767C1763" w15:paraIdParent="16D5F8D1" w15:done="0"/>
  <w15:commentEx w15:paraId="34459412" w15:done="0"/>
  <w15:commentEx w15:paraId="0662765B" w15:paraIdParent="34459412" w15:done="0"/>
  <w15:commentEx w15:paraId="29E9C209" w15:done="0"/>
  <w15:commentEx w15:paraId="440D85D9" w15:paraIdParent="29E9C209" w15:done="0"/>
  <w15:commentEx w15:paraId="5F1A9BA5" w15:done="0"/>
  <w15:commentEx w15:paraId="351EF4BB" w15:paraIdParent="5F1A9BA5" w15:done="0"/>
  <w15:commentEx w15:paraId="47DBD319" w15:done="0"/>
  <w15:commentEx w15:paraId="069935CF" w15:paraIdParent="47DBD319" w15:done="0"/>
  <w15:commentEx w15:paraId="4DE8BFBC" w15:done="0"/>
  <w15:commentEx w15:paraId="163E66D2" w15:paraIdParent="4DE8BFBC" w15:done="0"/>
  <w15:commentEx w15:paraId="50707E77" w15:done="0"/>
  <w15:commentEx w15:paraId="1752C85D" w15:paraIdParent="50707E77" w15:done="0"/>
  <w15:commentEx w15:paraId="2EDC820A" w15:done="0"/>
  <w15:commentEx w15:paraId="7190D9C1" w15:paraIdParent="2EDC820A" w15:done="0"/>
  <w15:commentEx w15:paraId="06ADC7DC" w15:done="0"/>
  <w15:commentEx w15:paraId="2A6A031A" w15:paraIdParent="06ADC7DC" w15:done="0"/>
  <w15:commentEx w15:paraId="44C9ED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5946" w16cex:dateUtc="2022-11-16T18:42:00Z"/>
  <w16cex:commentExtensible w16cex:durableId="271F59ED" w16cex:dateUtc="2022-11-16T18:45:00Z"/>
  <w16cex:commentExtensible w16cex:durableId="271F5A44" w16cex:dateUtc="2022-11-16T18:47:00Z"/>
  <w16cex:commentExtensible w16cex:durableId="271F79FF" w16cex:dateUtc="2022-11-16T21:02:00Z"/>
  <w16cex:commentExtensible w16cex:durableId="271F6585" w16cex:dateUtc="2022-11-16T19:35:00Z"/>
  <w16cex:commentExtensible w16cex:durableId="271F7BBE" w16cex:dateUtc="2022-11-16T21:09:00Z"/>
  <w16cex:commentExtensible w16cex:durableId="271F659F" w16cex:dateUtc="2022-11-16T19:35:00Z"/>
  <w16cex:commentExtensible w16cex:durableId="271F827F" w16cex:dateUtc="2022-11-16T21:38:00Z"/>
  <w16cex:commentExtensible w16cex:durableId="271F65BD" w16cex:dateUtc="2022-11-16T19:35:00Z"/>
  <w16cex:commentExtensible w16cex:durableId="271F8676" w16cex:dateUtc="2022-11-16T21:55:00Z"/>
  <w16cex:commentExtensible w16cex:durableId="271F65F8" w16cex:dateUtc="2022-11-16T19:36:00Z"/>
  <w16cex:commentExtensible w16cex:durableId="271F8407" w16cex:dateUtc="2022-11-16T21:45:00Z"/>
  <w16cex:commentExtensible w16cex:durableId="271F6616" w16cex:dateUtc="2022-11-16T19:37:00Z"/>
  <w16cex:commentExtensible w16cex:durableId="271F8607" w16cex:dateUtc="2022-11-16T21:53:00Z"/>
  <w16cex:commentExtensible w16cex:durableId="271F6623" w16cex:dateUtc="2022-11-16T19:37:00Z"/>
  <w16cex:commentExtensible w16cex:durableId="271F847B" w16cex:dateUtc="2022-11-16T21:47:00Z"/>
  <w16cex:commentExtensible w16cex:durableId="271F671F" w16cex:dateUtc="2022-11-16T19:41:00Z"/>
  <w16cex:commentExtensible w16cex:durableId="271F7CF5" w16cex:dateUtc="2022-11-16T21:15:00Z"/>
  <w16cex:commentExtensible w16cex:durableId="271F6735" w16cex:dateUtc="2022-11-16T19:42:00Z"/>
  <w16cex:commentExtensible w16cex:durableId="271F7E2B" w16cex:dateUtc="2022-11-16T21:20:00Z"/>
  <w16cex:commentExtensible w16cex:durableId="271F6793" w16cex:dateUtc="2022-11-16T19:43:00Z"/>
  <w16cex:commentExtensible w16cex:durableId="271F9C5B" w16cex:dateUtc="2022-11-16T23:28:00Z"/>
  <w16cex:commentExtensible w16cex:durableId="271F6524" w16cex:dateUtc="2022-11-16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122AD4" w16cid:durableId="271F5946"/>
  <w16cid:commentId w16cid:paraId="052EB5A6" w16cid:durableId="271F59ED"/>
  <w16cid:commentId w16cid:paraId="5079BD2C" w16cid:durableId="271F5A44"/>
  <w16cid:commentId w16cid:paraId="3EAB1087" w16cid:durableId="271F79FF"/>
  <w16cid:commentId w16cid:paraId="16D5F8D1" w16cid:durableId="271F6585"/>
  <w16cid:commentId w16cid:paraId="767C1763" w16cid:durableId="271F7BBE"/>
  <w16cid:commentId w16cid:paraId="34459412" w16cid:durableId="271F659F"/>
  <w16cid:commentId w16cid:paraId="0662765B" w16cid:durableId="271F827F"/>
  <w16cid:commentId w16cid:paraId="29E9C209" w16cid:durableId="271F65BD"/>
  <w16cid:commentId w16cid:paraId="440D85D9" w16cid:durableId="271F8676"/>
  <w16cid:commentId w16cid:paraId="5F1A9BA5" w16cid:durableId="271F65F8"/>
  <w16cid:commentId w16cid:paraId="351EF4BB" w16cid:durableId="271F8407"/>
  <w16cid:commentId w16cid:paraId="47DBD319" w16cid:durableId="271F6616"/>
  <w16cid:commentId w16cid:paraId="069935CF" w16cid:durableId="271F8607"/>
  <w16cid:commentId w16cid:paraId="4DE8BFBC" w16cid:durableId="271F6623"/>
  <w16cid:commentId w16cid:paraId="163E66D2" w16cid:durableId="271F847B"/>
  <w16cid:commentId w16cid:paraId="50707E77" w16cid:durableId="271F671F"/>
  <w16cid:commentId w16cid:paraId="1752C85D" w16cid:durableId="271F7CF5"/>
  <w16cid:commentId w16cid:paraId="2EDC820A" w16cid:durableId="271F6735"/>
  <w16cid:commentId w16cid:paraId="7190D9C1" w16cid:durableId="271F7E2B"/>
  <w16cid:commentId w16cid:paraId="06ADC7DC" w16cid:durableId="271F6793"/>
  <w16cid:commentId w16cid:paraId="2A6A031A" w16cid:durableId="271F9C5B"/>
  <w16cid:commentId w16cid:paraId="44C9EDDD" w16cid:durableId="271F65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646975"/>
    <w:multiLevelType w:val="hybridMultilevel"/>
    <w:tmpl w:val="030C5028"/>
    <w:lvl w:ilvl="0" w:tplc="5184BA6A">
      <w:start w:val="1"/>
      <w:numFmt w:val="bullet"/>
      <w:lvlText w:val=""/>
      <w:lvlJc w:val="left"/>
      <w:pPr>
        <w:ind w:left="720" w:hanging="360"/>
      </w:pPr>
      <w:rPr>
        <w:rFonts w:ascii="Symbol" w:eastAsiaTheme="minorEastAsia" w:hAnsi="Symbol" w:cstheme="minorBidi" w:hint="default"/>
        <w:b/>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54565E3"/>
    <w:multiLevelType w:val="hybridMultilevel"/>
    <w:tmpl w:val="736C69B0"/>
    <w:lvl w:ilvl="0" w:tplc="4C049D2E">
      <w:start w:val="1"/>
      <w:numFmt w:val="bullet"/>
      <w:lvlText w:val=""/>
      <w:lvlJc w:val="left"/>
      <w:pPr>
        <w:ind w:left="720" w:hanging="360"/>
      </w:pPr>
      <w:rPr>
        <w:rFonts w:ascii="Symbol" w:eastAsiaTheme="minorEastAsia" w:hAnsi="Symbol" w:cstheme="minorBid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6824088">
    <w:abstractNumId w:val="1"/>
  </w:num>
  <w:num w:numId="2" w16cid:durableId="13935018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ajizad,Ehsan">
    <w15:presenceInfo w15:providerId="AD" w15:userId="S::eirajizad@mdanderson.org::20bb0434-6f58-4be5-a5f4-b7633e1c8f2c"/>
  </w15:person>
  <w15:person w15:author="Gu, Chunhui">
    <w15:presenceInfo w15:providerId="AD" w15:userId="S::cgu74@gatech.edu::bca9d1dc-282f-4e83-94ca-0524a3c4d4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7"/>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xazew0qp2esdewpdxpztaasdtvtvds0sw2&quot;&gt;My EndNote Library&lt;record-ids&gt;&lt;item&gt;1336&lt;/item&gt;&lt;item&gt;1351&lt;/item&gt;&lt;item&gt;1352&lt;/item&gt;&lt;item&gt;1353&lt;/item&gt;&lt;item&gt;1354&lt;/item&gt;&lt;item&gt;1355&lt;/item&gt;&lt;item&gt;1356&lt;/item&gt;&lt;/record-ids&gt;&lt;/item&gt;&lt;/Libraries&gt;"/>
  </w:docVars>
  <w:rsids>
    <w:rsidRoot w:val="008A3609"/>
    <w:rsid w:val="00000F7B"/>
    <w:rsid w:val="000031B3"/>
    <w:rsid w:val="00015070"/>
    <w:rsid w:val="00016386"/>
    <w:rsid w:val="0002036E"/>
    <w:rsid w:val="000317E1"/>
    <w:rsid w:val="00034121"/>
    <w:rsid w:val="00034390"/>
    <w:rsid w:val="00042FB8"/>
    <w:rsid w:val="00044976"/>
    <w:rsid w:val="000519B3"/>
    <w:rsid w:val="000729EB"/>
    <w:rsid w:val="000764D3"/>
    <w:rsid w:val="000850C1"/>
    <w:rsid w:val="00094ABD"/>
    <w:rsid w:val="0009623B"/>
    <w:rsid w:val="00097522"/>
    <w:rsid w:val="000A09EB"/>
    <w:rsid w:val="000A1030"/>
    <w:rsid w:val="000A1499"/>
    <w:rsid w:val="000A635D"/>
    <w:rsid w:val="000B44E7"/>
    <w:rsid w:val="000B690E"/>
    <w:rsid w:val="000C1070"/>
    <w:rsid w:val="000D4358"/>
    <w:rsid w:val="000E2C74"/>
    <w:rsid w:val="000F47AD"/>
    <w:rsid w:val="00113079"/>
    <w:rsid w:val="001136E5"/>
    <w:rsid w:val="001276CD"/>
    <w:rsid w:val="00130593"/>
    <w:rsid w:val="00151BAB"/>
    <w:rsid w:val="001533DC"/>
    <w:rsid w:val="001601C0"/>
    <w:rsid w:val="001609D0"/>
    <w:rsid w:val="00164AE5"/>
    <w:rsid w:val="00166A8D"/>
    <w:rsid w:val="00167ACE"/>
    <w:rsid w:val="00180C1C"/>
    <w:rsid w:val="00183780"/>
    <w:rsid w:val="00184830"/>
    <w:rsid w:val="001A2959"/>
    <w:rsid w:val="001B145D"/>
    <w:rsid w:val="001B2264"/>
    <w:rsid w:val="001B3446"/>
    <w:rsid w:val="001B4FB0"/>
    <w:rsid w:val="001B7939"/>
    <w:rsid w:val="001C11DE"/>
    <w:rsid w:val="001D6B25"/>
    <w:rsid w:val="001E4879"/>
    <w:rsid w:val="001E67B6"/>
    <w:rsid w:val="002005B0"/>
    <w:rsid w:val="00200C48"/>
    <w:rsid w:val="002039A6"/>
    <w:rsid w:val="00203A2E"/>
    <w:rsid w:val="00203BE7"/>
    <w:rsid w:val="0020634C"/>
    <w:rsid w:val="00206F29"/>
    <w:rsid w:val="00215762"/>
    <w:rsid w:val="00216DE4"/>
    <w:rsid w:val="002230AE"/>
    <w:rsid w:val="00225DB5"/>
    <w:rsid w:val="002266E0"/>
    <w:rsid w:val="0022705C"/>
    <w:rsid w:val="00232647"/>
    <w:rsid w:val="002328C1"/>
    <w:rsid w:val="0023320D"/>
    <w:rsid w:val="00237215"/>
    <w:rsid w:val="00241603"/>
    <w:rsid w:val="002445F8"/>
    <w:rsid w:val="002476AC"/>
    <w:rsid w:val="00253F68"/>
    <w:rsid w:val="00254B0E"/>
    <w:rsid w:val="002563BF"/>
    <w:rsid w:val="00257A8A"/>
    <w:rsid w:val="00263D33"/>
    <w:rsid w:val="00272A8D"/>
    <w:rsid w:val="002807BC"/>
    <w:rsid w:val="00282467"/>
    <w:rsid w:val="00282EC4"/>
    <w:rsid w:val="00285454"/>
    <w:rsid w:val="00286387"/>
    <w:rsid w:val="00293085"/>
    <w:rsid w:val="0029399D"/>
    <w:rsid w:val="002950A0"/>
    <w:rsid w:val="002A10D9"/>
    <w:rsid w:val="002A31D5"/>
    <w:rsid w:val="002A3D54"/>
    <w:rsid w:val="002A508A"/>
    <w:rsid w:val="002B2BBD"/>
    <w:rsid w:val="002D118A"/>
    <w:rsid w:val="002D2474"/>
    <w:rsid w:val="002D3923"/>
    <w:rsid w:val="002D504B"/>
    <w:rsid w:val="002D79BE"/>
    <w:rsid w:val="002E628E"/>
    <w:rsid w:val="002F1714"/>
    <w:rsid w:val="00302AE6"/>
    <w:rsid w:val="003061D8"/>
    <w:rsid w:val="00313E10"/>
    <w:rsid w:val="00320E9A"/>
    <w:rsid w:val="00321E59"/>
    <w:rsid w:val="00325566"/>
    <w:rsid w:val="0032641A"/>
    <w:rsid w:val="00326B49"/>
    <w:rsid w:val="00332B90"/>
    <w:rsid w:val="0033328D"/>
    <w:rsid w:val="00334E65"/>
    <w:rsid w:val="0033757A"/>
    <w:rsid w:val="0034232C"/>
    <w:rsid w:val="0034316A"/>
    <w:rsid w:val="00344B5D"/>
    <w:rsid w:val="00344D56"/>
    <w:rsid w:val="0035484F"/>
    <w:rsid w:val="0036139F"/>
    <w:rsid w:val="00364278"/>
    <w:rsid w:val="00377A30"/>
    <w:rsid w:val="00380A96"/>
    <w:rsid w:val="00382137"/>
    <w:rsid w:val="00386D31"/>
    <w:rsid w:val="00390E3A"/>
    <w:rsid w:val="00391DA7"/>
    <w:rsid w:val="00394E52"/>
    <w:rsid w:val="00396237"/>
    <w:rsid w:val="00397C41"/>
    <w:rsid w:val="003A532C"/>
    <w:rsid w:val="003A5FF7"/>
    <w:rsid w:val="003B5A0F"/>
    <w:rsid w:val="003B6B70"/>
    <w:rsid w:val="003B78CD"/>
    <w:rsid w:val="003C0206"/>
    <w:rsid w:val="003C31EE"/>
    <w:rsid w:val="003C3D82"/>
    <w:rsid w:val="003D4A0F"/>
    <w:rsid w:val="003D533F"/>
    <w:rsid w:val="003E0DCB"/>
    <w:rsid w:val="003E5C15"/>
    <w:rsid w:val="003E672D"/>
    <w:rsid w:val="003E675D"/>
    <w:rsid w:val="0040257F"/>
    <w:rsid w:val="00406CAC"/>
    <w:rsid w:val="00410A9E"/>
    <w:rsid w:val="0041771A"/>
    <w:rsid w:val="0042033D"/>
    <w:rsid w:val="004309CD"/>
    <w:rsid w:val="004311A6"/>
    <w:rsid w:val="004320BE"/>
    <w:rsid w:val="004325CB"/>
    <w:rsid w:val="004339AE"/>
    <w:rsid w:val="00442863"/>
    <w:rsid w:val="00467363"/>
    <w:rsid w:val="00467FB1"/>
    <w:rsid w:val="0047728F"/>
    <w:rsid w:val="00477E28"/>
    <w:rsid w:val="00485268"/>
    <w:rsid w:val="00494C80"/>
    <w:rsid w:val="004A313E"/>
    <w:rsid w:val="004A51A1"/>
    <w:rsid w:val="004A7736"/>
    <w:rsid w:val="004B2671"/>
    <w:rsid w:val="004B4E1B"/>
    <w:rsid w:val="004C43C5"/>
    <w:rsid w:val="004C5D6C"/>
    <w:rsid w:val="004D0A17"/>
    <w:rsid w:val="004D235A"/>
    <w:rsid w:val="004D2F19"/>
    <w:rsid w:val="004E4D0F"/>
    <w:rsid w:val="004E4F2A"/>
    <w:rsid w:val="005077C3"/>
    <w:rsid w:val="005118CE"/>
    <w:rsid w:val="00512E24"/>
    <w:rsid w:val="00517761"/>
    <w:rsid w:val="005211D6"/>
    <w:rsid w:val="00524017"/>
    <w:rsid w:val="00526BE4"/>
    <w:rsid w:val="005305AD"/>
    <w:rsid w:val="00535A32"/>
    <w:rsid w:val="005415F2"/>
    <w:rsid w:val="0055573E"/>
    <w:rsid w:val="00561906"/>
    <w:rsid w:val="00571D0D"/>
    <w:rsid w:val="005836E9"/>
    <w:rsid w:val="00590B5F"/>
    <w:rsid w:val="005950A8"/>
    <w:rsid w:val="00597308"/>
    <w:rsid w:val="005A1AAC"/>
    <w:rsid w:val="005A50EB"/>
    <w:rsid w:val="005A64AC"/>
    <w:rsid w:val="005B462B"/>
    <w:rsid w:val="005B6642"/>
    <w:rsid w:val="005B7B3C"/>
    <w:rsid w:val="005C23CE"/>
    <w:rsid w:val="005C5BD6"/>
    <w:rsid w:val="005D107B"/>
    <w:rsid w:val="005D2CB0"/>
    <w:rsid w:val="005D5164"/>
    <w:rsid w:val="005D5D4E"/>
    <w:rsid w:val="005E1180"/>
    <w:rsid w:val="005E2887"/>
    <w:rsid w:val="005E2E7F"/>
    <w:rsid w:val="005E3D85"/>
    <w:rsid w:val="005E602B"/>
    <w:rsid w:val="005F4DC5"/>
    <w:rsid w:val="005F745B"/>
    <w:rsid w:val="005F7E13"/>
    <w:rsid w:val="00606987"/>
    <w:rsid w:val="00614A0F"/>
    <w:rsid w:val="00614AE4"/>
    <w:rsid w:val="00616667"/>
    <w:rsid w:val="00620C5C"/>
    <w:rsid w:val="00623B4B"/>
    <w:rsid w:val="006248F5"/>
    <w:rsid w:val="00626F9C"/>
    <w:rsid w:val="00627627"/>
    <w:rsid w:val="006315EA"/>
    <w:rsid w:val="00633FDC"/>
    <w:rsid w:val="00643EA3"/>
    <w:rsid w:val="00652F55"/>
    <w:rsid w:val="00653F91"/>
    <w:rsid w:val="00654D53"/>
    <w:rsid w:val="006614B7"/>
    <w:rsid w:val="00663EF7"/>
    <w:rsid w:val="00665577"/>
    <w:rsid w:val="006867FE"/>
    <w:rsid w:val="00696AAF"/>
    <w:rsid w:val="006A06C2"/>
    <w:rsid w:val="006A13CE"/>
    <w:rsid w:val="006A586E"/>
    <w:rsid w:val="006B13C7"/>
    <w:rsid w:val="006B62DE"/>
    <w:rsid w:val="006B71C8"/>
    <w:rsid w:val="006C4DD3"/>
    <w:rsid w:val="006C54E9"/>
    <w:rsid w:val="006E26FD"/>
    <w:rsid w:val="006E5FBF"/>
    <w:rsid w:val="006E6EC9"/>
    <w:rsid w:val="006F71A2"/>
    <w:rsid w:val="00701B2E"/>
    <w:rsid w:val="0070315A"/>
    <w:rsid w:val="00703F5A"/>
    <w:rsid w:val="00710F42"/>
    <w:rsid w:val="0071532A"/>
    <w:rsid w:val="00720840"/>
    <w:rsid w:val="00725697"/>
    <w:rsid w:val="0073224D"/>
    <w:rsid w:val="007450A0"/>
    <w:rsid w:val="00751147"/>
    <w:rsid w:val="0075176F"/>
    <w:rsid w:val="007522B9"/>
    <w:rsid w:val="00763666"/>
    <w:rsid w:val="00772A35"/>
    <w:rsid w:val="00773E87"/>
    <w:rsid w:val="007766B1"/>
    <w:rsid w:val="00784C20"/>
    <w:rsid w:val="007877AF"/>
    <w:rsid w:val="00796E49"/>
    <w:rsid w:val="007A7E91"/>
    <w:rsid w:val="007C0232"/>
    <w:rsid w:val="007C7136"/>
    <w:rsid w:val="007D2573"/>
    <w:rsid w:val="007D480C"/>
    <w:rsid w:val="007E143F"/>
    <w:rsid w:val="007E41B3"/>
    <w:rsid w:val="007E6A64"/>
    <w:rsid w:val="007E6EAE"/>
    <w:rsid w:val="007F46E9"/>
    <w:rsid w:val="007F5D7A"/>
    <w:rsid w:val="007F65C4"/>
    <w:rsid w:val="00803B40"/>
    <w:rsid w:val="00804005"/>
    <w:rsid w:val="00804F3E"/>
    <w:rsid w:val="0081026E"/>
    <w:rsid w:val="00824832"/>
    <w:rsid w:val="00830029"/>
    <w:rsid w:val="00831DE0"/>
    <w:rsid w:val="0083590E"/>
    <w:rsid w:val="00837A45"/>
    <w:rsid w:val="0084426F"/>
    <w:rsid w:val="00845991"/>
    <w:rsid w:val="00845B4F"/>
    <w:rsid w:val="0084661E"/>
    <w:rsid w:val="00847AF3"/>
    <w:rsid w:val="00863867"/>
    <w:rsid w:val="00863E9E"/>
    <w:rsid w:val="008670BF"/>
    <w:rsid w:val="00876510"/>
    <w:rsid w:val="008A3609"/>
    <w:rsid w:val="008B37E0"/>
    <w:rsid w:val="008B6B8A"/>
    <w:rsid w:val="008C1E19"/>
    <w:rsid w:val="008C2357"/>
    <w:rsid w:val="008C54A5"/>
    <w:rsid w:val="008C70F5"/>
    <w:rsid w:val="008E1211"/>
    <w:rsid w:val="008E132A"/>
    <w:rsid w:val="008F1B68"/>
    <w:rsid w:val="008F296F"/>
    <w:rsid w:val="008F6AD8"/>
    <w:rsid w:val="00901E37"/>
    <w:rsid w:val="00904142"/>
    <w:rsid w:val="00905F99"/>
    <w:rsid w:val="0091562B"/>
    <w:rsid w:val="009240DB"/>
    <w:rsid w:val="00926A7E"/>
    <w:rsid w:val="00927C8F"/>
    <w:rsid w:val="00930072"/>
    <w:rsid w:val="00934377"/>
    <w:rsid w:val="009376D2"/>
    <w:rsid w:val="0094151D"/>
    <w:rsid w:val="00953723"/>
    <w:rsid w:val="009541A2"/>
    <w:rsid w:val="009631B7"/>
    <w:rsid w:val="00966337"/>
    <w:rsid w:val="009700FF"/>
    <w:rsid w:val="0097714B"/>
    <w:rsid w:val="00995F32"/>
    <w:rsid w:val="009B0066"/>
    <w:rsid w:val="009B5A14"/>
    <w:rsid w:val="009C3C64"/>
    <w:rsid w:val="009C474A"/>
    <w:rsid w:val="009C63A9"/>
    <w:rsid w:val="009D18A0"/>
    <w:rsid w:val="009D2B02"/>
    <w:rsid w:val="009F069E"/>
    <w:rsid w:val="009F1736"/>
    <w:rsid w:val="009F2D51"/>
    <w:rsid w:val="009F4F24"/>
    <w:rsid w:val="009F5FA4"/>
    <w:rsid w:val="00A02B33"/>
    <w:rsid w:val="00A02E76"/>
    <w:rsid w:val="00A041D0"/>
    <w:rsid w:val="00A12286"/>
    <w:rsid w:val="00A12C2B"/>
    <w:rsid w:val="00A17ABF"/>
    <w:rsid w:val="00A24FCE"/>
    <w:rsid w:val="00A406C3"/>
    <w:rsid w:val="00A41740"/>
    <w:rsid w:val="00A41E22"/>
    <w:rsid w:val="00A420C7"/>
    <w:rsid w:val="00A45B65"/>
    <w:rsid w:val="00A513F3"/>
    <w:rsid w:val="00A555EE"/>
    <w:rsid w:val="00A634E4"/>
    <w:rsid w:val="00A6356D"/>
    <w:rsid w:val="00A6523A"/>
    <w:rsid w:val="00A65669"/>
    <w:rsid w:val="00A67CF6"/>
    <w:rsid w:val="00A728FE"/>
    <w:rsid w:val="00A73F0B"/>
    <w:rsid w:val="00A765DD"/>
    <w:rsid w:val="00A76BAA"/>
    <w:rsid w:val="00A812DC"/>
    <w:rsid w:val="00A8166E"/>
    <w:rsid w:val="00A81B06"/>
    <w:rsid w:val="00A873F8"/>
    <w:rsid w:val="00A918A8"/>
    <w:rsid w:val="00A96AF9"/>
    <w:rsid w:val="00AA55E1"/>
    <w:rsid w:val="00AB247D"/>
    <w:rsid w:val="00AB539A"/>
    <w:rsid w:val="00AB6DBF"/>
    <w:rsid w:val="00AC1C22"/>
    <w:rsid w:val="00AC2DE2"/>
    <w:rsid w:val="00AD5E46"/>
    <w:rsid w:val="00AE3A44"/>
    <w:rsid w:val="00AF0E48"/>
    <w:rsid w:val="00AF4F27"/>
    <w:rsid w:val="00AF73F2"/>
    <w:rsid w:val="00B03975"/>
    <w:rsid w:val="00B0577D"/>
    <w:rsid w:val="00B10AB8"/>
    <w:rsid w:val="00B10B01"/>
    <w:rsid w:val="00B14A9E"/>
    <w:rsid w:val="00B16410"/>
    <w:rsid w:val="00B305F9"/>
    <w:rsid w:val="00B313F7"/>
    <w:rsid w:val="00B31EE2"/>
    <w:rsid w:val="00B450EC"/>
    <w:rsid w:val="00B45877"/>
    <w:rsid w:val="00B52485"/>
    <w:rsid w:val="00B542D0"/>
    <w:rsid w:val="00B64314"/>
    <w:rsid w:val="00B66F0F"/>
    <w:rsid w:val="00B745DE"/>
    <w:rsid w:val="00B75354"/>
    <w:rsid w:val="00B83B6C"/>
    <w:rsid w:val="00B84610"/>
    <w:rsid w:val="00B8527F"/>
    <w:rsid w:val="00B90137"/>
    <w:rsid w:val="00B95811"/>
    <w:rsid w:val="00B96C40"/>
    <w:rsid w:val="00B976D8"/>
    <w:rsid w:val="00B97C99"/>
    <w:rsid w:val="00BA1708"/>
    <w:rsid w:val="00BA17A9"/>
    <w:rsid w:val="00BB4349"/>
    <w:rsid w:val="00BB7A4F"/>
    <w:rsid w:val="00BC0999"/>
    <w:rsid w:val="00BC4C0A"/>
    <w:rsid w:val="00BD0DA0"/>
    <w:rsid w:val="00BD750F"/>
    <w:rsid w:val="00BE30C9"/>
    <w:rsid w:val="00BE7811"/>
    <w:rsid w:val="00BF4A1C"/>
    <w:rsid w:val="00BF4FBE"/>
    <w:rsid w:val="00C01C09"/>
    <w:rsid w:val="00C027D1"/>
    <w:rsid w:val="00C04121"/>
    <w:rsid w:val="00C054DD"/>
    <w:rsid w:val="00C100A7"/>
    <w:rsid w:val="00C144AD"/>
    <w:rsid w:val="00C15F45"/>
    <w:rsid w:val="00C17E43"/>
    <w:rsid w:val="00C318F0"/>
    <w:rsid w:val="00C32681"/>
    <w:rsid w:val="00C37619"/>
    <w:rsid w:val="00C42330"/>
    <w:rsid w:val="00C46B14"/>
    <w:rsid w:val="00C52ED8"/>
    <w:rsid w:val="00C567E7"/>
    <w:rsid w:val="00C5685B"/>
    <w:rsid w:val="00C64C4A"/>
    <w:rsid w:val="00C70608"/>
    <w:rsid w:val="00C83012"/>
    <w:rsid w:val="00CA14A1"/>
    <w:rsid w:val="00CA2DFB"/>
    <w:rsid w:val="00CA46F6"/>
    <w:rsid w:val="00CB0063"/>
    <w:rsid w:val="00CB3486"/>
    <w:rsid w:val="00CB4AB1"/>
    <w:rsid w:val="00CD637F"/>
    <w:rsid w:val="00CE4F6C"/>
    <w:rsid w:val="00CF30F1"/>
    <w:rsid w:val="00CF5317"/>
    <w:rsid w:val="00CF73CD"/>
    <w:rsid w:val="00D010C0"/>
    <w:rsid w:val="00D0195E"/>
    <w:rsid w:val="00D06405"/>
    <w:rsid w:val="00D1490C"/>
    <w:rsid w:val="00D167B6"/>
    <w:rsid w:val="00D30491"/>
    <w:rsid w:val="00D41F62"/>
    <w:rsid w:val="00D439D6"/>
    <w:rsid w:val="00D4711E"/>
    <w:rsid w:val="00D529D1"/>
    <w:rsid w:val="00D553DC"/>
    <w:rsid w:val="00D65F3F"/>
    <w:rsid w:val="00D71A9A"/>
    <w:rsid w:val="00D74AA9"/>
    <w:rsid w:val="00D76AA0"/>
    <w:rsid w:val="00D80A62"/>
    <w:rsid w:val="00D84761"/>
    <w:rsid w:val="00DA37B0"/>
    <w:rsid w:val="00DB089C"/>
    <w:rsid w:val="00DB5619"/>
    <w:rsid w:val="00DC00CF"/>
    <w:rsid w:val="00DC06AE"/>
    <w:rsid w:val="00DD4F94"/>
    <w:rsid w:val="00DD5F71"/>
    <w:rsid w:val="00DD619C"/>
    <w:rsid w:val="00DD63DE"/>
    <w:rsid w:val="00DE058D"/>
    <w:rsid w:val="00DE468F"/>
    <w:rsid w:val="00DF19C8"/>
    <w:rsid w:val="00DF76D1"/>
    <w:rsid w:val="00E16523"/>
    <w:rsid w:val="00E17F0C"/>
    <w:rsid w:val="00E2400A"/>
    <w:rsid w:val="00E26E80"/>
    <w:rsid w:val="00E31A0C"/>
    <w:rsid w:val="00E4124C"/>
    <w:rsid w:val="00E43961"/>
    <w:rsid w:val="00E45DC4"/>
    <w:rsid w:val="00E53D63"/>
    <w:rsid w:val="00E6703F"/>
    <w:rsid w:val="00E72DF4"/>
    <w:rsid w:val="00E9256A"/>
    <w:rsid w:val="00E93693"/>
    <w:rsid w:val="00E93FED"/>
    <w:rsid w:val="00E95D28"/>
    <w:rsid w:val="00E97E42"/>
    <w:rsid w:val="00EA1764"/>
    <w:rsid w:val="00EA3D05"/>
    <w:rsid w:val="00EB0251"/>
    <w:rsid w:val="00EB1B9F"/>
    <w:rsid w:val="00EC247B"/>
    <w:rsid w:val="00EC7B94"/>
    <w:rsid w:val="00ED64A4"/>
    <w:rsid w:val="00EE1FD1"/>
    <w:rsid w:val="00EE3043"/>
    <w:rsid w:val="00EE4804"/>
    <w:rsid w:val="00EE7E45"/>
    <w:rsid w:val="00EF1EE1"/>
    <w:rsid w:val="00EF48D3"/>
    <w:rsid w:val="00F05A93"/>
    <w:rsid w:val="00F05BF8"/>
    <w:rsid w:val="00F0754A"/>
    <w:rsid w:val="00F13D08"/>
    <w:rsid w:val="00F1483E"/>
    <w:rsid w:val="00F21129"/>
    <w:rsid w:val="00F22136"/>
    <w:rsid w:val="00F24E02"/>
    <w:rsid w:val="00F25198"/>
    <w:rsid w:val="00F26347"/>
    <w:rsid w:val="00F314AE"/>
    <w:rsid w:val="00F31963"/>
    <w:rsid w:val="00F33DCB"/>
    <w:rsid w:val="00F36DEC"/>
    <w:rsid w:val="00F37264"/>
    <w:rsid w:val="00F47988"/>
    <w:rsid w:val="00F47ACC"/>
    <w:rsid w:val="00F535F7"/>
    <w:rsid w:val="00F53CFC"/>
    <w:rsid w:val="00F5423D"/>
    <w:rsid w:val="00F72B32"/>
    <w:rsid w:val="00F74250"/>
    <w:rsid w:val="00F74550"/>
    <w:rsid w:val="00F85AA8"/>
    <w:rsid w:val="00F92CE0"/>
    <w:rsid w:val="00FA1498"/>
    <w:rsid w:val="00FA594F"/>
    <w:rsid w:val="00FB3B2E"/>
    <w:rsid w:val="00FB7720"/>
    <w:rsid w:val="00FC7AB3"/>
    <w:rsid w:val="00FC7FDA"/>
    <w:rsid w:val="00FD208B"/>
    <w:rsid w:val="00FD3B78"/>
    <w:rsid w:val="00FD6A7B"/>
    <w:rsid w:val="00FE39F3"/>
    <w:rsid w:val="00FE53D0"/>
    <w:rsid w:val="00FE5EE3"/>
    <w:rsid w:val="00FE66AC"/>
    <w:rsid w:val="00FE729C"/>
    <w:rsid w:val="00FF2322"/>
    <w:rsid w:val="00FF289A"/>
    <w:rsid w:val="00FF3999"/>
    <w:rsid w:val="00FF5706"/>
    <w:rsid w:val="00FF7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BEF3B"/>
  <w15:chartTrackingRefBased/>
  <w15:docId w15:val="{8EB21F0A-4C6A-D34E-8101-ECC772275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609"/>
  </w:style>
  <w:style w:type="paragraph" w:styleId="Heading1">
    <w:name w:val="heading 1"/>
    <w:basedOn w:val="Normal"/>
    <w:next w:val="Normal"/>
    <w:link w:val="Heading1Char"/>
    <w:uiPriority w:val="9"/>
    <w:qFormat/>
    <w:rsid w:val="008A360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609"/>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A360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3609"/>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8A360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A3609"/>
    <w:rPr>
      <w:rFonts w:ascii="Calibri" w:hAnsi="Calibri" w:cs="Calibri"/>
    </w:rPr>
  </w:style>
  <w:style w:type="paragraph" w:customStyle="1" w:styleId="EndNoteBibliography">
    <w:name w:val="EndNote Bibliography"/>
    <w:basedOn w:val="Normal"/>
    <w:link w:val="EndNoteBibliographyChar"/>
    <w:rsid w:val="008A3609"/>
    <w:rPr>
      <w:rFonts w:ascii="Calibri" w:hAnsi="Calibri" w:cs="Calibri"/>
    </w:rPr>
  </w:style>
  <w:style w:type="character" w:customStyle="1" w:styleId="EndNoteBibliographyChar">
    <w:name w:val="EndNote Bibliography Char"/>
    <w:basedOn w:val="DefaultParagraphFont"/>
    <w:link w:val="EndNoteBibliography"/>
    <w:rsid w:val="008A3609"/>
    <w:rPr>
      <w:rFonts w:ascii="Calibri" w:hAnsi="Calibri" w:cs="Calibri"/>
    </w:rPr>
  </w:style>
  <w:style w:type="character" w:styleId="Hyperlink">
    <w:name w:val="Hyperlink"/>
    <w:basedOn w:val="DefaultParagraphFont"/>
    <w:uiPriority w:val="99"/>
    <w:unhideWhenUsed/>
    <w:rsid w:val="008A3609"/>
    <w:rPr>
      <w:color w:val="0563C1" w:themeColor="hyperlink"/>
      <w:u w:val="single"/>
    </w:rPr>
  </w:style>
  <w:style w:type="character" w:styleId="UnresolvedMention">
    <w:name w:val="Unresolved Mention"/>
    <w:basedOn w:val="DefaultParagraphFont"/>
    <w:uiPriority w:val="99"/>
    <w:semiHidden/>
    <w:unhideWhenUsed/>
    <w:rsid w:val="008A3609"/>
    <w:rPr>
      <w:color w:val="605E5C"/>
      <w:shd w:val="clear" w:color="auto" w:fill="E1DFDD"/>
    </w:rPr>
  </w:style>
  <w:style w:type="table" w:styleId="TableGridLight">
    <w:name w:val="Grid Table Light"/>
    <w:basedOn w:val="TableNormal"/>
    <w:uiPriority w:val="40"/>
    <w:rsid w:val="00590B5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590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D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A2D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A2DF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A2D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0B44E7"/>
    <w:pPr>
      <w:ind w:left="720"/>
      <w:contextualSpacing/>
    </w:pPr>
  </w:style>
  <w:style w:type="character" w:styleId="CommentReference">
    <w:name w:val="annotation reference"/>
    <w:basedOn w:val="DefaultParagraphFont"/>
    <w:uiPriority w:val="99"/>
    <w:semiHidden/>
    <w:unhideWhenUsed/>
    <w:rsid w:val="00332B90"/>
    <w:rPr>
      <w:sz w:val="16"/>
      <w:szCs w:val="16"/>
    </w:rPr>
  </w:style>
  <w:style w:type="paragraph" w:styleId="CommentText">
    <w:name w:val="annotation text"/>
    <w:basedOn w:val="Normal"/>
    <w:link w:val="CommentTextChar"/>
    <w:uiPriority w:val="99"/>
    <w:semiHidden/>
    <w:unhideWhenUsed/>
    <w:rsid w:val="00332B90"/>
    <w:rPr>
      <w:sz w:val="20"/>
      <w:szCs w:val="20"/>
    </w:rPr>
  </w:style>
  <w:style w:type="character" w:customStyle="1" w:styleId="CommentTextChar">
    <w:name w:val="Comment Text Char"/>
    <w:basedOn w:val="DefaultParagraphFont"/>
    <w:link w:val="CommentText"/>
    <w:uiPriority w:val="99"/>
    <w:semiHidden/>
    <w:rsid w:val="00332B90"/>
    <w:rPr>
      <w:sz w:val="20"/>
      <w:szCs w:val="20"/>
    </w:rPr>
  </w:style>
  <w:style w:type="paragraph" w:styleId="CommentSubject">
    <w:name w:val="annotation subject"/>
    <w:basedOn w:val="CommentText"/>
    <w:next w:val="CommentText"/>
    <w:link w:val="CommentSubjectChar"/>
    <w:uiPriority w:val="99"/>
    <w:semiHidden/>
    <w:unhideWhenUsed/>
    <w:rsid w:val="00332B90"/>
    <w:rPr>
      <w:b/>
      <w:bCs/>
    </w:rPr>
  </w:style>
  <w:style w:type="character" w:customStyle="1" w:styleId="CommentSubjectChar">
    <w:name w:val="Comment Subject Char"/>
    <w:basedOn w:val="CommentTextChar"/>
    <w:link w:val="CommentSubject"/>
    <w:uiPriority w:val="99"/>
    <w:semiHidden/>
    <w:rsid w:val="00332B90"/>
    <w:rPr>
      <w:b/>
      <w:bCs/>
      <w:sz w:val="20"/>
      <w:szCs w:val="20"/>
    </w:rPr>
  </w:style>
  <w:style w:type="paragraph" w:styleId="Revision">
    <w:name w:val="Revision"/>
    <w:hidden/>
    <w:uiPriority w:val="99"/>
    <w:semiHidden/>
    <w:rsid w:val="000729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65776">
      <w:bodyDiv w:val="1"/>
      <w:marLeft w:val="0"/>
      <w:marRight w:val="0"/>
      <w:marTop w:val="0"/>
      <w:marBottom w:val="0"/>
      <w:divBdr>
        <w:top w:val="none" w:sz="0" w:space="0" w:color="auto"/>
        <w:left w:val="none" w:sz="0" w:space="0" w:color="auto"/>
        <w:bottom w:val="none" w:sz="0" w:space="0" w:color="auto"/>
        <w:right w:val="none" w:sz="0" w:space="0" w:color="auto"/>
      </w:divBdr>
    </w:div>
    <w:div w:id="321273678">
      <w:bodyDiv w:val="1"/>
      <w:marLeft w:val="0"/>
      <w:marRight w:val="0"/>
      <w:marTop w:val="0"/>
      <w:marBottom w:val="0"/>
      <w:divBdr>
        <w:top w:val="none" w:sz="0" w:space="0" w:color="auto"/>
        <w:left w:val="none" w:sz="0" w:space="0" w:color="auto"/>
        <w:bottom w:val="none" w:sz="0" w:space="0" w:color="auto"/>
        <w:right w:val="none" w:sz="0" w:space="0" w:color="auto"/>
      </w:divBdr>
    </w:div>
    <w:div w:id="1007831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ancer.org/cancer/stomach-cancer/about/key-statistics.html" TargetMode="Externa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4</Pages>
  <Words>2143</Words>
  <Characters>1222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Chunhui</dc:creator>
  <cp:keywords/>
  <dc:description/>
  <cp:lastModifiedBy>Gu, Chunhui</cp:lastModifiedBy>
  <cp:revision>67</cp:revision>
  <dcterms:created xsi:type="dcterms:W3CDTF">2022-11-16T20:56:00Z</dcterms:created>
  <dcterms:modified xsi:type="dcterms:W3CDTF">2022-11-16T23:30:00Z</dcterms:modified>
</cp:coreProperties>
</file>